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134E2" w14:textId="059862D9" w:rsidR="001C365C" w:rsidRPr="001C365C" w:rsidRDefault="001C365C" w:rsidP="00B16C86">
      <w:pPr>
        <w:ind w:firstLine="720"/>
      </w:pPr>
      <w:r>
        <w:t>In order to create an initial conceptual model of stimulant overdose for the purpose of informing hypothesis-driven selection of variables</w:t>
      </w:r>
      <w:r w:rsidR="001065EB">
        <w:t xml:space="preserve"> into the predictive model, it is necessary to examine a wide array of literature to find potential predictors of stimulate overdose</w:t>
      </w:r>
      <w:r w:rsidR="00060956">
        <w:t>. In reviewing the literature, there seemed to be three main areas of work</w:t>
      </w:r>
      <w:r w:rsidR="007A09C5">
        <w:t xml:space="preserve"> that examine stimulant overdose. First is looking at trends in stimulant overdose over time and association with variables such as age, sex, race, and ethnicity.</w:t>
      </w:r>
      <w:r w:rsidR="00A46959">
        <w:t xml:space="preserve"> The second is literature examining the role of co-use of opioids and stimulants in overdoses. Since co-use is common in overdoses, examining attempts to predict opioid overdose through predictive modeling may also point to some variables that could be useful</w:t>
      </w:r>
      <w:r w:rsidR="007A376E">
        <w:t xml:space="preserve"> in predicting stimulant</w:t>
      </w:r>
      <w:r w:rsidR="004E42C3">
        <w:t xml:space="preserve">. </w:t>
      </w:r>
      <w:r w:rsidR="00A931F8">
        <w:t>There are also some geographical analyses and related analyses of social determinants data that point to other important variables for consideration.</w:t>
      </w:r>
    </w:p>
    <w:p w14:paraId="3ABD7220" w14:textId="77777777" w:rsidR="001C365C" w:rsidRDefault="001C365C" w:rsidP="002A559A">
      <w:pPr>
        <w:rPr>
          <w:i/>
          <w:iCs/>
        </w:rPr>
      </w:pPr>
    </w:p>
    <w:p w14:paraId="1C2175ED" w14:textId="7E85857F" w:rsidR="002A559A" w:rsidRDefault="002A559A" w:rsidP="002A559A">
      <w:pPr>
        <w:rPr>
          <w:i/>
          <w:iCs/>
        </w:rPr>
      </w:pPr>
      <w:r w:rsidRPr="001C365C">
        <w:rPr>
          <w:i/>
          <w:iCs/>
        </w:rPr>
        <w:t>Trends over Time</w:t>
      </w:r>
    </w:p>
    <w:p w14:paraId="635F42DC" w14:textId="5894D726" w:rsidR="004E42C3" w:rsidRDefault="004E42C3" w:rsidP="002A559A">
      <w:pPr>
        <w:rPr>
          <w:i/>
          <w:iCs/>
        </w:rPr>
      </w:pPr>
    </w:p>
    <w:p w14:paraId="729BD82F" w14:textId="2661BEBC" w:rsidR="00F05917" w:rsidRDefault="004E42C3" w:rsidP="00B16C86">
      <w:pPr>
        <w:ind w:firstLine="720"/>
      </w:pPr>
      <w:r>
        <w:t xml:space="preserve">There have been several papers </w:t>
      </w:r>
      <w:r w:rsidR="0049746F">
        <w:t>that have examined trends in stimulant overdoses from 2000 through 2019.</w:t>
      </w:r>
      <w:r w:rsidR="0049746F">
        <w:fldChar w:fldCharType="begin"/>
      </w:r>
      <w:r w:rsidR="0049746F">
        <w:instrText xml:space="preserve"> ADDIN ZOTERO_ITEM CSL_CITATION {"citationID":"2qgVGu9V","properties":{"formattedCitation":"\\super 1\\uc0\\u8211{}10\\nosupersub{}","plainCitation":"1–10","noteIndex":0},"citationItems":[{"id":435,"uris":["http://zotero.org/users/1224980/items/2GMIA4S4"],"uri":["http://zotero.org/users/1224980/items/2GMIA4S4"],"itemData":{"id":435,"type":"article-journal","container-title":"JAMA psychiatry","DOI":"10.1001/jamapsychiatry.2020.4321","ISSN":"2168-6238","issue":"5","journalAbbreviation":"JAMA Psychiatry","language":"eng","note":"PMID: 33471025\nPMCID: PMC8100861","page":"564-567","source":"PubMed","title":"Methamphetamine Overdose Deaths in the US by Sex and Race and Ethnicity","volume":"78","author":[{"family":"Han","given":"Beth"},{"family":"Cotto","given":"Jessica"},{"family":"Etz","given":"Kathleen"},{"family":"Einstein","given":"Emily B."},{"family":"Compton","given":"Wilson M."},{"family":"Volkow","given":"Nora D."}],"issued":{"date-parts":[["2021",5,1]]}}},{"id":432,"uris":["http://zotero.org/users/1224980/items/VRSTMBQH"],"uri":["http://zotero.org/users/1224980/items/VRSTMBQH"],"itemData":{"id":432,"type":"article-journal","abstract":"Methamphetamine is a highly addictive central nervous system stimulant. Methamphetamine use is associated with a range of health harms, including psychosis and other mental disorders, cardiovascular and renal dysfunction, infectious disease transmission, and overdose (1,2). Although overall population rates of methamphetamine use have remained relatively stable in recent years (3), methamphetamine availability and methamphetamine-related harms (e.g., methamphetamine involvement in overdose deaths and number of treatment admissions) have increased in the United States* (4,5); however, analyses examining methamphetamine use patterns and characteristics associated with its use are limited. This report uses data from the 2015-2018 National Surveys on Drug Use and Health (NSDUHs) to estimate methamphetamine use rates in the United States and to identify characteristics associated with past-year methamphetamine use. Rates (per 1,000 adults aged ≥18 years) for past-year methamphetamine use were estimated overall, by demographic group, and by state. Frequency of past-year use and prevalence of other substance use and mental illness among adults reporting past-year use were assessed. Multivariable logistic regression examined characteristics associated with past-year use. During 2015-2018, the estimated rate of past-year methamphetamine use among adults was 6.6 per 1,000. Among adults reporting past-year methamphetamine use, an estimated 27.3% reported using on ≥200 days, 52.9% had a methamphetamine use disorder, and 22.3% injected methamphetamine. Controlling for other factors, higher adjusted odds ratios for past-year use were found among men; persons aged 26-34, 35-49, and ≥50 years; and those with lower educational attainment, annual household income &lt;$50,000, Medicaid only or no insurance, those living in small metro and nonmetro counties,† and those with co-occurring substance use and co-occurring mental illness. Additional efforts to build state and local prevention and response capacity, expand linkages to care, and enhance public health and public safety collaborations are needed to combat increasing methamphetamine harms.","container-title":"MMWR. Morbidity and mortality weekly report","DOI":"10.15585/mmwr.mm6912a1","ISSN":"1545-861X","issue":"12","journalAbbreviation":"MMWR Morb Mortal Wkly Rep","language":"eng","note":"PMID: 32214077\nPMCID: PMC7725509","page":"317-323","source":"PubMed","title":"Patterns and Characteristics of Methamphetamine Use Among Adults - United States, 2015-2018","volume":"69","author":[{"family":"Jones","given":"Christopher M."},{"family":"Compton","given":"Wilson M."},{"family":"Mustaquim","given":"Desiree"}],"issued":{"date-parts":[["2020",3,27]]}}},{"id":430,"uris":["http://zotero.org/users/1224980/items/UQ3GPWI6"],"uri":["http://zotero.org/users/1224980/items/UQ3GPWI6"],"itemData":{"id":430,"type":"article-journal","abstract":"Importance: Mortality associated with methamphetamine use has increased markedly in the US. Understanding patterns of methamphetamine use may help inform related prevention and treatment.\nObjective: To assess the national trends in and correlates of past-year methamphetamine use, methamphetamine use disorder (MUD), injection, frequent use, and associated overdose mortality from 2015 to 2019.\nDesign, Setting, and Participants: This cross-sectional study analyzed methamphetamine use, MUD, injection, and frequent use data from participants in the 2015 to 2019 National Surveys on Drug Use and Health (NSDUH). Mortality data were obtained from the 2015 to 2019 National Vital Statistics System Multiple Cause of Death files.\nExposures: Methamphetamine use.\nMain Outcomes and Measures: Methamphetamine use, MUD, injection, frequent use, and overdose deaths.\nResults: Of 195 711 NSDUH respondents aged 18 to 64 years, 104 408 were women (weighted percentage, 50.9%), 35 686 were Hispanic individuals (weighted percentage, 18.0%), 25 389 were non-Hispanic Black (hereafter, Black) individuals (weighted percentage, 12.6%), and 114 248 were non-Hispanic White (hereafter, White) individuals (weighted percentage, 60.6%). From 2015 to 2019, overdose deaths involving psychostimulants other than cocaine (largely methamphetamine) increased 180% (from 5526 to 15 489; P for trend &lt;.001); methamphetamine use increased 43% (from 1.4 million [95% CI, 1.2-1.6 million] to 2.0 million [95% CI, 1.7-2.3 million]; P for trend = .002); frequent methamphetamine use increased 66% (from 615 000 [95% CI, 512 000-717 000] to 1 021 000 [95% CI, 860 000-1 183 000]; P for trend = .002); methamphetamine and cocaine use increased 60% (from 402 000 [95% CI, 306 000-499 000] to 645 000 [95% CI, 477 000-813 000]; P for trend = .001); and MUD without injection increased 105% (from 397 000 [95% CI, 299 000-496 000] to 815 000 [95% CI, 598 000-1 033 000]; P for trend = .006). The prevalence of MUD or injection surpassed the prevalence of methamphetamine use without MUD or injection in each year from 2017 to 2019 (60% to 67% vs 37% to 40%; P for trend ≤.001). Adults with MUD or using injection were more likely to use methamphetamine frequently (52.68%-53.84% vs 32.59%; adjusted risk ratio, 1.62-1.65; 95% CI, 1.35-1.94). From 2015 to 2019, the adjusted prevalence of MUD without injection more than tripled among heterosexual women (from 0.24% to 0.74%; P &lt; .001) and lesbian or bisexual women (from 0.21% to 0.71%; P &lt; .001) and more than doubled among heterosexual men (from 0.29% to 0.79%; P &lt; .001) and homosexual or bisexual men (from 0.29% to 0.80%; P = .007). It increased over 10-fold among Black individuals (from 0.06% to 0.64%; P &lt; .001), nearly tripled among White individuals (from 0.28% to 0.78%; P &lt; .001), and more than doubled among Hispanic individuals (from 0.39% to 0.82%; P &lt; .001). Risk factors for methamphetamine use, MUD, injection, and frequent use included lower educational attainment, lower annual household income, lack of insurance, housing instability, criminal justice involvement, comorbidities (eg, HIV/AIDS, hepatitis B or C virus, depression), suicidal ideation, and polysubstance use.\nConclusions and Relevance: This cross-sectional study found consistent upward trends in overdose mortality, greater risk patterns of methamphetamine use, and populations at higher risk for MUD diversifying rapidly, particularly those with socioeconomic risk factors and comorbidities. Evidence-based prevention and treatment interventions are needed to address surges in methamphetamine use and MUD.","container-title":"JAMA psychiatry","DOI":"10.1001/jamapsychiatry.2021.2588","ISSN":"2168-6238","journalAbbreviation":"JAMA Psychiatry","language":"eng","note":"PMID: 34550301\nPMCID: PMC8459304","source":"PubMed","title":"Methamphetamine Use, Methamphetamine Use Disorder, and Associated Overdose Deaths Among US Adults","author":[{"family":"Han","given":"Beth"},{"family":"Compton","given":"Wilson M."},{"family":"Jones","given":"Christopher M."},{"family":"Einstein","given":"Emily B."},{"family":"Volkow","given":"Nora D."}],"issued":{"date-parts":[["2021",9,22]]}}},{"id":425,"uris":["http://zotero.org/users/1224980/items/8QHZGQMY"],"uri":["http://zotero.org/users/1224980/items/8QHZGQMY"],"itemData":{"id":425,"type":"article-journal","abstract":"Background and aims: In the United States, overdose deaths resulting from methamphetamine and other amphetamine-type stimulants (METH/AMPH) have been increasing. We describe rates and characterize patients hospitalized after a METH/AMPH-involved overdose in Washington State, to guide prevention and control measures.\nDesign setting participants: We conducted a trend analysis of hospitalized Washington State residents aged ≥15 years who received a METH/AMPH-involved overdose diagnosis in Washington's civilian hospitals and reported in the Comprehensive Hospital Abstract Reporting System.\nMeasurements: We used Joinpoint regression analysis to study trends in rates of hospitalized patients who received a METH/AMPH-involved overdose diagnosis during 2010-2017. We used 2016-2017 data to describe characteristics of patients with nonfatal and fatal outcomes and used chi-square test (for categorical variables) and Wilcoxon rank-sum test (for continuous variables) to compare characteristics of patients by outcome.\nFindings: During 2010-2017, 3587 patients were hospitalized and received a METH/AMPH-involved overdose diagnosis. The age-adjusted rate for METH/AMPH-involved overdose hospitalization increased from 6.3/100,000 persons in 2010 to 8.5/100,000 persons in 2017. Patients aged ≥55 years had the greatest increase in rate of overdose hospitalizations. Among these patients, 86% also had a substance use disorder diagnosis involving substances other than METH/AMPH, and 35% experienced a polysubstance overdose.\nConclusions: We observed increasing rates of METH/AMPH-involved overdose hospitalizations in Washington State, particularly among persons aged ≥55 years. Approximately a third of patients also experienced a polysubstance overdose, which can be considered when designing interventions to address increasing rates of overdose hospitalizations in Washington State.","container-title":"Addictive Behaviors Reports","DOI":"10.1016/j.abrep.2021.100353","ISSN":"2352-8532","journalAbbreviation":"Addict Behav Rep","language":"eng","note":"PMID: 34141855\nPMCID: PMC8185143","page":"100353","source":"PubMed","title":"Increasing rates of methamphetamine/amphetamine-involved overdose hospitalizations in Washington State, 2010-2017","volume":"14","author":[{"family":"Njuguna","given":"Henry"},{"family":"Gong","given":"Jian"},{"family":"Hutchinson","given":"Katie"},{"family":"Ndiaye","given":"Mamadou"},{"family":"Sabel","given":"Jennifer"},{"family":"Wasserman","given":"Cathy"}],"issued":{"date-parts":[["2021",12]]}}},{"id":417,"uris":["http://zotero.org/users/1224980/items/C4AJ5BGL"],"uri":["http://zotero.org/users/1224980/items/C4AJ5BGL"],"itemData":{"id":417,"type":"article-journal","abstract":"BACKGROUND: Over the course of the past decade, psychostimulants such as methamphetamines have been increasingly reported in overdose deaths in the United States (US). Methamphetamine use has recently risen among individuals who use opioids, yet it is unclear what role the opioid crisis has played in the increase in psychostimulant-involved overdose mortality in states across the US.\nMETHODS: Mortality data from the Centers for Disease Control and Prevention were used to examine recent state-level changes in overdose deaths involving psychostimulants with abuse potential, excluding cocaine. Psychostimulant-involved overdose mortality rates, changes in rates, and opioid co-involvement were compared by state and plotted on choropleth maps. Ordinary least squares regression analyses were used to test the associations between a state's psychostimulant-involved overdose mortality rate change and several state-level indicators related to the opioid crisis.\nRESULTS: From 2015/2016-2017/2018, significant increases in psychostimulant-involved overdose mortality rates were observed in 42 of 47 states with data available. Each of the three state-level indicators examined in the study (opioid prescribing rate in 2012, past-year prevalence of opioid use disorder from 2015-2018, and increase in drug overdose mortality during the earliest stages of the opioid crisis from 1999-2012) was positively associated with the absolute rate change in psychostimulant-involved overdose mortality from 2015/2016-2017/2018.\nCONCLUSIONS: Although deaths involving methamphetamine have historically been primarily concentrated in the western US, results of the study reflect the alarming increase in psychostimulant-involved overdose mortality across the nation, especially in some of the states heavily impacted by the opioid crisis.","container-title":"Drug and Alcohol Dependence","DOI":"10.1016/j.drugalcdep.2020.108384","ISSN":"1879-0046","journalAbbreviation":"Drug Alcohol Depend","language":"eng","note":"PMID: 33158665","page":"108384","source":"PubMed","title":"Overdose deaths involving psychostimulants with abuse potential, excluding cocaine: State-level differences and the role of opioids","title-short":"Overdose deaths involving psychostimulants with abuse potential, excluding cocaine","volume":"218","author":[{"family":"Cano","given":"Manuel"},{"family":"Huang","given":"Ying"}],"issued":{"date-parts":[["2021",1,1]]}}},{"id":412,"uris":["http://zotero.org/users/1224980/items/2IA8RC7Y"],"uri":["http://zotero.org/users/1224980/items/2IA8RC7Y"],"itemData":{"id":412,"type":"article-journal","abstract":"In 2016, a total of 63,632 persons died from drug overdoses in the United States (1). Drug overdose deaths involving cocaine, psychostimulants with abuse potential (psychostimulants), or both substances combined increased 42.4% from 12,122 in 2015 to 17,258 in 2016.* Psychostimulants with abuse potential include drugs such as methamphetamine, 3,4-methylenedioxy-methamphetamine (MDMA), dextroamphetamine, levoamphetamine, methylphenidate (Ritalin), and caffeine. From 2015 to 2016, cocaine-involved and psychostimulant-involved death rates increased 52.4% and 33.3%, respectively (1). A total of 70,237 persons died from drug overdoses in the United States in 2017; approximately two thirds of these deaths involved an opioid (2). CDC analyzed 2016-2017 changes in age-adjusted death rates involving cocaine and psychostimulants by demographic characteristics, urbanization levels, U.S. Census region, 34 states, and the District of Columbia (DC). CDC also examined trends in age-adjusted cocaine-involved and psychostimulant-involved death rates from 2003 to 2017 overall, as well as with and without co-involvement of opioids. Among all 2017 drug overdose deaths, 13,942 (19.8%) involved cocaine, and 10,333 (14.7%) involved psychostimulants. Death rates increased from 2016 to 2017 for both drug categories across demographic characteristics, urbanization levels, Census regions, and states. In 2017, opioids were involved in 72.7% and 50.4% of cocaine-involved and psychostimulant-involved overdoses, respectively, and the data suggest that increases in cocaine-involved overdose deaths from 2012 to 2017 were driven primarily by synthetic opioids. Conversely, increases in psychostimulant-involved deaths from 2010 to 2017 occurred largely independent of opioids, with increased co-involvement of synthetic opioids in recent years. Provisional data from 2018 indicate that deaths involving cocaine and psychostimulants are continuing to increase.† Increases in stimulant-involved deaths are part of a growing polysubstance landscape. Increased surveillance and evidence-based multisectoral prevention and response strategies are needed to address deaths involving cocaine and psychostimulants and opioids. Enhancing linkage to care, building state and local capacity, and public health/public safety collaborations are critical components of prevention efforts.","container-title":"MMWR. Morbidity and mortality weekly report","DOI":"10.15585/mmwr.mm6817a3","ISSN":"1545-861X","issue":"17","journalAbbreviation":"MMWR Morb Mortal Wkly Rep","language":"eng","note":"PMID: 31048676\nPMCID: PMC6541315","page":"388-395","source":"PubMed","title":"Drug Overdose Deaths Involving Cocaine and Psychostimulants with Abuse Potential - United States, 2003-2017","volume":"68","author":[{"family":"Kariisa","given":"Mbabazi"},{"family":"Scholl","given":"Lawrence"},{"family":"Wilson","given":"Nana"},{"family":"Seth","given":"Puja"},{"family":"Hoots","given":"Brooke"}],"issued":{"date-parts":[["2019",5,3]]}}},{"id":402,"uris":["http://zotero.org/users/1224980/items/L9T63ACV"],"uri":["http://zotero.org/users/1224980/items/L9T63ACV"],"itemData":{"id":402,"type":"article-journal","abstract":"BACKGROUND: Cocaine-involved overdose mortality has recently risen in the United States (US), yet it is unclear to what extent patterns in cocaine-involved overdose mortality parallel patterns in cocaine use. This study: examined time trends (2002-2018) in past-year cocaine use and cocaine-involved overdose mortality in the US; and compared demographics and drug involvement of adults who reported past-year cocaine use versus adults who died of a cocaine-involved overdose.\nMETHODS: Data from two sources were utilized: (1) the National Survey on Drug Use and Health (n = 1,334 adults self-reporting cocaine use in 2018); and (2) the Multiple Cause of Death dataset of the National Center for Health Statistics (N = 14,630 adults who died of a cocaine-involved overdose in 2018). The study examined prevalence of past-year cocaine use, mortality rates for cocaine-involved overdose, 2002-2018 trends, demographic characteristics, and involvement of other drugs.\nRESULTS: Results of Joinpoint Regression indicated that the prevalence of past-year cocaine use increased after 2011, with an annual percent change of 5.13, while age-adjusted cocaine-involved overdose mortality rates escalated after 2012, with an annual percent change of 26.54. In 2018, prevalence of past-year cocaine use did not significantly differ (p = 0.09) by racial/ethnic group, yet Non-Hispanic Blacks had an age-adjusted cocaine-involved overdose mortality rate more than double the rate in Non-Hispanic Whites and significantly higher (p &lt; 0.001) than in any other group.\nCONCLUSIONS: While the prevalence of cocaine use has increased modestly, cocaine-involved overdose mortality has risen dramatically. Cocaine-involved overdose mortality is disproportionately affecting individuals who are Black, older, or with lower educational attainment.","container-title":"Drug and Alcohol Dependence","DOI":"10.1016/j.drugalcdep.2020.108148","ISSN":"1879-0046","journalAbbreviation":"Drug Alcohol Depend","language":"eng","note":"PMID: 32702620\nPMCID: PMC7423708","page":"108148","source":"PubMed","title":"Cocaine use and overdose mortality in the United States: Evidence from two national data sources, 2002-2018","title-short":"Cocaine use and overdose mortality in the United States","volume":"214","author":[{"family":"Cano","given":"Manuel"},{"family":"Oh","given":"Sehun"},{"family":"Salas-Wright","given":"Christopher P."},{"family":"Vaughn","given":"Michael G."}],"issued":{"date-parts":[["2020",9,1]]}}},{"id":391,"uris":["http://zotero.org/users/1224980/items/J6R3ZW3K"],"uri":["http://zotero.org/users/1224980/items/J6R3ZW3K"],"itemData":{"id":391,"type":"article-journal","abstract":"OBJECTIVES: To assess trends in cocaine overdose deaths and examine the role opioids play in these deaths.\nMETHODS: We used data on drug overdose deaths in the United States from 2000 to 2015 collected in the National Vital Statistics System to calculate annual rates and numbers of cocaine-related overdose deaths overall and deaths both involving and not involving opioids. We assessed statistically significant changes in trends with joinpoint regression.\nRESULTS: Rates of cocaine-related overdose deaths increased significantly from 1.26 to 2.50 per 100 000 population from 2000 to 2006, declined to 1.35 in 2010, and increased to 2.13 in 2015. Cocaine-related overdose deaths involving opioids increased from 0.37 to 0.91 from 2000 to 2006, declined to 0.57 in 2010, and then increased to 1.36 in 2015. Cocaine-related overdose deaths not involving opioids increased from 0.89 to 1.59 from 2000 to 2006 and then declined to 0.78 in 2015.\nCONCLUSIONS: Opioids, primarily heroin and synthetic opioids, have been driving the recent increase in cocaine-related overdose deaths. This corresponds to the growing supply and use of heroin and illicitly manufactured fentanyl in the United States.","container-title":"American Journal of Public Health","DOI":"10.2105/AJPH.2016.303627","ISSN":"1541-0048","issue":"3","journalAbbreviation":"Am J Public Health","language":"eng","note":"PMID: 28177817\nPMCID: PMC5296707","page":"430-432","source":"PubMed","title":"Recent Increases in Cocaine-Related Overdose Deaths and the Role of Opioids","volume":"107","author":[{"family":"McCall Jones","given":"Christopher"},{"family":"Baldwin","given":"Grant T."},{"family":"Compton","given":"Wilson M."}],"issued":{"date-parts":[["2017",3]]}}},{"id":377,"uris":["http://zotero.org/users/1224980/items/7UG6PMHS"],"uri":["http://zotero.org/users/1224980/items/7UG6PMHS"],"itemData":{"id":377,"type":"article-journal","abstract":"AIMS: To examine trends and recent changes in non-fatal and fatal stimulant overdose rates with and without opioids to improve the descriptive characterization of the US overdose epidemic.\nDESIGN: Secondary analysis of non-fatal (2006-16) and fatal (2006-17) drug overdose trends, focusing on the most recent years of data available to examine rate changes by demographics (2015-16 for non-fatal and 2016-17 for fatal).\nSETTING: Non-fatal drug overdoses from the Healthcare Cost and Utilization Project's Nationwide Emergency Department Sample; drug overdose deaths from the National Vital Statistics System.\nPARTICIPANTS/CASES: International Classification of Diseases, Ninth Revision, Clinical Modification (ICD-9-CM) and Tenth Revision, Clinical Modification/Procedure Coding System (ICD-10-CM/PCS) codes for cocaine, psychostimulants and opioids were used to classify non-fatal drug overdoses. Drug overdose deaths were identified using ICD-10 multiple cause-of-death codes for cocaine, psychostimulants, all opioids, heroin and synthetic opioids.\nMEASUREMENTS: Percentage of changes in age-adjusted non-fatal and fatal rates of cocaine and psychostimulant-involved drug overdose with and without opioids.\nFINDINGS: Overall, cocaine-involved non-fatal overdose rates with an opioid increased from 2006 to 2016 [annual percentage change (APC) = 14.7], while rates without an opioid increased from 2006 to 2012 (APC = 11.3) and then remained stable (APC = -7.5). Psychostimulant-involved non-fatal rates with and without an opioid increased from 2006 to 2016 (APC = 49.9 with opioids; 13.9 without opioids). Cocaine-involved death rates with and without opioids increased from 2014 to 2017 (APC = 46.0 with opioids, 23.6 without opioids). Psychostimulant-involved death rates with opioids increased from 2010 to 2015 (APC = 28.6), with a dramatic increase from 2015 to 2017 (APC = 50.5), while rates without opioids increased from 2008 to 2017 (APC = 22.6). In 2016, 27% of non-fatal cocaine- and 14% of psychostimulant-involved overdoses included a reported opioid; 72.7% of cocaine- and 50.3% of psychostimulant-involved deaths involved an opioid in 2017. From 2015 to 2016, cocaine-involved and psychostimulant-involved non-fatal overdose rates with an opioid increased 17.0 and 5.9%, respectively; cocaine-involved and psychostimulant-involved non-fatal overdoses without opioids decreased 13.6 and increased 18.9%, respectively. Death rates involving stimulants increased with and without opioids from 2016 to 2017 (cocaine with and without opioids = 37.7 and 23.3%; psychostimulants with and without opioids = 52.2 and 23.0%). Death rates involving stimulants with synthetic opioids increased dramatically from 2016 to 2017 (1.3-2.3 per 100 000 for cocaine and 0.3-0.8 for psychostimulants).\nCONCLUSIONS: While increases in cocaine-involved deaths in the United States from 2006 seem to be driven by opioids, particularly synthetic opioids, increases in non-fatal and fatal overdoses involving psychostimulants are occurring with and without opioids.","container-title":"Addiction (Abingdon, England)","DOI":"10.1111/add.14878","ISSN":"1360-0443","issue":"5","journalAbbreviation":"Addiction","language":"eng","note":"PMID: 31912625","page":"946-958","source":"PubMed","title":"The rise in non-fatal and fatal overdoses involving stimulants with and without opioids in the United States","volume":"115","author":[{"family":"Hoots","given":"Brooke"},{"family":"Vivolo-Kantor","given":"Alana"},{"family":"Seth","given":"Puja"}],"issued":{"date-parts":[["2020",5]]}}},{"id":372,"uris":["http://zotero.org/users/1224980/items/D4THGN7G"],"uri":["http://zotero.org/users/1224980/items/D4THGN7G"],"itemData":{"id":372,"type":"article-journal","abstract":"BACKGROUND: Drug overdose deaths involving stimulants, including cocaine and psychostimulants with abuse potential (e.g., methamphetamine), have been increasing, partly because of co-involvement with opioids. Stimulant-involved overdose deaths have disproportionately increased among non-Hispanic Black (Black) and non-Hispanic American Indian/Alaskan Native (AI/AN) persons; however, the role of opioids in exacerbating disproportionate stimulant-involved death rates is unclear.\nMETHODS: Analysis of National Vital Statistics System multiple cause-of-death mortality files examined age-adjusted cocaine- and psychostimulant-involved death rates. Analyses of death rates stratified by racial and ethnic group and opioid co-involvement included: 1) Joinpoint regression of 2004-2019 trends, 2) changes in rates from 2018 to 2019, and 3) demographic and geographic characteristics of 2019 deaths.\nRESULTS: From 2004 to 2019, cocaine and psychostimulant-involved death rates were higher for Black and AI/AN persons, respectively. Among all groups, increases in cocaine-involved overdose rates were largely driven by opioid co-involvement, particularly after 2013. From 2004 to 2019, rates for psychostimulant-involved deaths increased with and without opioid co-involvement. Rates for overdoses co-involving cocaine and synthetic opioids increased from 2018 to 2019 for Hispanic, non-Hispanic White (White), and Black persons. Psychostimulant-involved overdose rates with and without synthetic opioid co-involvement increased among Hispanic, White, and Black persons. In 2019, Black and AI/AN persons continued to experience higher cocaine- and psychostimulant-involved death rates, respectively.\nCONCLUSIONS: Stimulant-involved deaths continue to increase, and the role of opioids in driving these deaths varies by race and ethnicity. Ensuring equitable access to proven prevention and treatment interventions and incorporating social determinants of health into future research around effective pharmacotherapies may help reduce stimulant-involved overdose deaths.","container-title":"Drug and Alcohol Dependence","DOI":"10.1016/j.drugalcdep.2021.109001","ISSN":"1879-0046","journalAbbreviation":"Drug Alcohol Depend","language":"eng","note":"PMID: 34492555","page":"109001","source":"PubMed","title":"Drug overdose deaths involving cocaine and psychostimulants with abuse potential among racial and ethnic groups - United States, 2004-2019","volume":"227","author":[{"family":"Kariisa","given":"Mbabazi"},{"family":"Seth","given":"Puja"},{"family":"Scholl","given":"Lawrence"},{"family":"Wilson","given":"Nana"},{"family":"Davis","given":"Nicole L."}],"issued":{"date-parts":[["2021",10,1]]}}}],"schema":"https://github.com/citation-style-language/schema/raw/master/csl-citation.json"} </w:instrText>
      </w:r>
      <w:r w:rsidR="0049746F">
        <w:fldChar w:fldCharType="separate"/>
      </w:r>
      <w:r w:rsidR="0049746F" w:rsidRPr="0049746F">
        <w:rPr>
          <w:rFonts w:ascii="Calibri" w:cs="Calibri"/>
          <w:vertAlign w:val="superscript"/>
        </w:rPr>
        <w:t>1–10</w:t>
      </w:r>
      <w:r w:rsidR="0049746F">
        <w:fldChar w:fldCharType="end"/>
      </w:r>
      <w:r w:rsidR="001D6231">
        <w:t xml:space="preserve"> In general, the papers observe that there have been significant increases in stimulant overdose deaths over time and over sex, race, ethnicity, </w:t>
      </w:r>
      <w:r w:rsidR="0031074D">
        <w:t xml:space="preserve">sexuality, </w:t>
      </w:r>
      <w:r w:rsidR="001D6231">
        <w:t>and age subgroups.</w:t>
      </w:r>
      <w:r w:rsidR="0031074D">
        <w:fldChar w:fldCharType="begin"/>
      </w:r>
      <w:r w:rsidR="0031074D">
        <w:instrText xml:space="preserve"> ADDIN ZOTERO_ITEM CSL_CITATION {"citationID":"zfvfDvL8","properties":{"formattedCitation":"\\super 1,3\\nosupersub{}","plainCitation":"1,3","noteIndex":0},"citationItems":[{"id":435,"uris":["http://zotero.org/users/1224980/items/2GMIA4S4"],"uri":["http://zotero.org/users/1224980/items/2GMIA4S4"],"itemData":{"id":435,"type":"article-journal","container-title":"JAMA psychiatry","DOI":"10.1001/jamapsychiatry.2020.4321","ISSN":"2168-6238","issue":"5","journalAbbreviation":"JAMA Psychiatry","language":"eng","note":"PMID: 33471025\nPMCID: PMC8100861","page":"564-567","source":"PubMed","title":"Methamphetamine Overdose Deaths in the US by Sex and Race and Ethnicity","volume":"78","author":[{"family":"Han","given":"Beth"},{"family":"Cotto","given":"Jessica"},{"family":"Etz","given":"Kathleen"},{"family":"Einstein","given":"Emily B."},{"family":"Compton","given":"Wilson M."},{"family":"Volkow","given":"Nora D."}],"issued":{"date-parts":[["2021",5,1]]}}},{"id":430,"uris":["http://zotero.org/users/1224980/items/UQ3GPWI6"],"uri":["http://zotero.org/users/1224980/items/UQ3GPWI6"],"itemData":{"id":430,"type":"article-journal","abstract":"Importance: Mortality associated with methamphetamine use has increased markedly in the US. Understanding patterns of methamphetamine use may help inform related prevention and treatment.\nObjective: To assess the national trends in and correlates of past-year methamphetamine use, methamphetamine use disorder (MUD), injection, frequent use, and associated overdose mortality from 2015 to 2019.\nDesign, Setting, and Participants: This cross-sectional study analyzed methamphetamine use, MUD, injection, and frequent use data from participants in the 2015 to 2019 National Surveys on Drug Use and Health (NSDUH). Mortality data were obtained from the 2015 to 2019 National Vital Statistics System Multiple Cause of Death files.\nExposures: Methamphetamine use.\nMain Outcomes and Measures: Methamphetamine use, MUD, injection, frequent use, and overdose deaths.\nResults: Of 195 711 NSDUH respondents aged 18 to 64 years, 104 408 were women (weighted percentage, 50.9%), 35 686 were Hispanic individuals (weighted percentage, 18.0%), 25 389 were non-Hispanic Black (hereafter, Black) individuals (weighted percentage, 12.6%), and 114 248 were non-Hispanic White (hereafter, White) individuals (weighted percentage, 60.6%). From 2015 to 2019, overdose deaths involving psychostimulants other than cocaine (largely methamphetamine) increased 180% (from 5526 to 15 489; P for trend &lt;.001); methamphetamine use increased 43% (from 1.4 million [95% CI, 1.2-1.6 million] to 2.0 million [95% CI, 1.7-2.3 million]; P for trend = .002); frequent methamphetamine use increased 66% (from 615 000 [95% CI, 512 000-717 000] to 1 021 000 [95% CI, 860 000-1 183 000]; P for trend = .002); methamphetamine and cocaine use increased 60% (from 402 000 [95% CI, 306 000-499 000] to 645 000 [95% CI, 477 000-813 000]; P for trend = .001); and MUD without injection increased 105% (from 397 000 [95% CI, 299 000-496 000] to 815 000 [95% CI, 598 000-1 033 000]; P for trend = .006). The prevalence of MUD or injection surpassed the prevalence of methamphetamine use without MUD or injection in each year from 2017 to 2019 (60% to 67% vs 37% to 40%; P for trend ≤.001). Adults with MUD or using injection were more likely to use methamphetamine frequently (52.68%-53.84% vs 32.59%; adjusted risk ratio, 1.62-1.65; 95% CI, 1.35-1.94). From 2015 to 2019, the adjusted prevalence of MUD without injection more than tripled among heterosexual women (from 0.24% to 0.74%; P &lt; .001) and lesbian or bisexual women (from 0.21% to 0.71%; P &lt; .001) and more than doubled among heterosexual men (from 0.29% to 0.79%; P &lt; .001) and homosexual or bisexual men (from 0.29% to 0.80%; P = .007). It increased over 10-fold among Black individuals (from 0.06% to 0.64%; P &lt; .001), nearly tripled among White individuals (from 0.28% to 0.78%; P &lt; .001), and more than doubled among Hispanic individuals (from 0.39% to 0.82%; P &lt; .001). Risk factors for methamphetamine use, MUD, injection, and frequent use included lower educational attainment, lower annual household income, lack of insurance, housing instability, criminal justice involvement, comorbidities (eg, HIV/AIDS, hepatitis B or C virus, depression), suicidal ideation, and polysubstance use.\nConclusions and Relevance: This cross-sectional study found consistent upward trends in overdose mortality, greater risk patterns of methamphetamine use, and populations at higher risk for MUD diversifying rapidly, particularly those with socioeconomic risk factors and comorbidities. Evidence-based prevention and treatment interventions are needed to address surges in methamphetamine use and MUD.","container-title":"JAMA psychiatry","DOI":"10.1001/jamapsychiatry.2021.2588","ISSN":"2168-6238","journalAbbreviation":"JAMA Psychiatry","language":"eng","note":"PMID: 34550301\nPMCID: PMC8459304","source":"PubMed","title":"Methamphetamine Use, Methamphetamine Use Disorder, and Associated Overdose Deaths Among US Adults","author":[{"family":"Han","given":"Beth"},{"family":"Compton","given":"Wilson M."},{"family":"Jones","given":"Christopher M."},{"family":"Einstein","given":"Emily B."},{"family":"Volkow","given":"Nora D."}],"issued":{"date-parts":[["2021",9,22]]}}}],"schema":"https://github.com/citation-style-language/schema/raw/master/csl-citation.json"} </w:instrText>
      </w:r>
      <w:r w:rsidR="0031074D">
        <w:fldChar w:fldCharType="separate"/>
      </w:r>
      <w:r w:rsidR="0031074D" w:rsidRPr="0031074D">
        <w:rPr>
          <w:rFonts w:ascii="Calibri" w:cs="Calibri"/>
          <w:vertAlign w:val="superscript"/>
        </w:rPr>
        <w:t>1,3</w:t>
      </w:r>
      <w:r w:rsidR="0031074D">
        <w:fldChar w:fldCharType="end"/>
      </w:r>
      <w:r w:rsidR="001D6231">
        <w:t xml:space="preserve"> </w:t>
      </w:r>
      <w:r w:rsidR="003410C1">
        <w:t xml:space="preserve">However, the size of the increase in the rates of overdose varies between groups. </w:t>
      </w:r>
      <w:r w:rsidR="001D6231">
        <w:t>The papers seem to indicate that American Indian and Alaska Natives have the highest rates of death due to methamphetamine overdose, followed by non-Hispanic Whites, and that men have higher death rates than women.</w:t>
      </w:r>
      <w:r w:rsidR="00084440">
        <w:fldChar w:fldCharType="begin"/>
      </w:r>
      <w:r w:rsidR="00DC7C9A">
        <w:instrText xml:space="preserve"> ADDIN ZOTERO_ITEM CSL_CITATION {"citationID":"LwT70L5I","properties":{"formattedCitation":"\\super 1,10\\nosupersub{}","plainCitation":"1,10","noteIndex":0},"citationItems":[{"id":435,"uris":["http://zotero.org/users/1224980/items/2GMIA4S4"],"uri":["http://zotero.org/users/1224980/items/2GMIA4S4"],"itemData":{"id":435,"type":"article-journal","container-title":"JAMA psychiatry","DOI":"10.1001/jamapsychiatry.2020.4321","ISSN":"2168-6238","issue":"5","journalAbbreviation":"JAMA Psychiatry","language":"eng","note":"PMID: 33471025\nPMCID: PMC8100861","page":"564-567","source":"PubMed","title":"Methamphetamine Overdose Deaths in the US by Sex and Race and Ethnicity","volume":"78","author":[{"family":"Han","given":"Beth"},{"family":"Cotto","given":"Jessica"},{"family":"Etz","given":"Kathleen"},{"family":"Einstein","given":"Emily B."},{"family":"Compton","given":"Wilson M."},{"family":"Volkow","given":"Nora D."}],"issued":{"date-parts":[["2021",5,1]]}}},{"id":372,"uris":["http://zotero.org/users/1224980/items/D4THGN7G"],"uri":["http://zotero.org/users/1224980/items/D4THGN7G"],"itemData":{"id":372,"type":"article-journal","abstract":"BACKGROUND: Drug overdose deaths involving stimulants, including cocaine and psychostimulants with abuse potential (e.g., methamphetamine), have been increasing, partly because of co-involvement with opioids. Stimulant-involved overdose deaths have disproportionately increased among non-Hispanic Black (Black) and non-Hispanic American Indian/Alaskan Native (AI/AN) persons; however, the role of opioids in exacerbating disproportionate stimulant-involved death rates is unclear.\nMETHODS: Analysis of National Vital Statistics System multiple cause-of-death mortality files examined age-adjusted cocaine- and psychostimulant-involved death rates. Analyses of death rates stratified by racial and ethnic group and opioid co-involvement included: 1) Joinpoint regression of 2004-2019 trends, 2) changes in rates from 2018 to 2019, and 3) demographic and geographic characteristics of 2019 deaths.\nRESULTS: From 2004 to 2019, cocaine and psychostimulant-involved death rates were higher for Black and AI/AN persons, respectively. Among all groups, increases in cocaine-involved overdose rates were largely driven by opioid co-involvement, particularly after 2013. From 2004 to 2019, rates for psychostimulant-involved deaths increased with and without opioid co-involvement. Rates for overdoses co-involving cocaine and synthetic opioids increased from 2018 to 2019 for Hispanic, non-Hispanic White (White), and Black persons. Psychostimulant-involved overdose rates with and without synthetic opioid co-involvement increased among Hispanic, White, and Black persons. In 2019, Black and AI/AN persons continued to experience higher cocaine- and psychostimulant-involved death rates, respectively.\nCONCLUSIONS: Stimulant-involved deaths continue to increase, and the role of opioids in driving these deaths varies by race and ethnicity. Ensuring equitable access to proven prevention and treatment interventions and incorporating social determinants of health into future research around effective pharmacotherapies may help reduce stimulant-involved overdose deaths.","container-title":"Drug and Alcohol Dependence","DOI":"10.1016/j.drugalcdep.2021.109001","ISSN":"1879-0046","journalAbbreviation":"Drug Alcohol Depend","language":"eng","note":"PMID: 34492555","page":"109001","source":"PubMed","title":"Drug overdose deaths involving cocaine and psychostimulants with abuse potential among racial and ethnic groups - United States, 2004-2019","volume":"227","author":[{"family":"Kariisa","given":"Mbabazi"},{"family":"Seth","given":"Puja"},{"family":"Scholl","given":"Lawrence"},{"family":"Wilson","given":"Nana"},{"family":"Davis","given":"Nicole L."}],"issued":{"date-parts":[["2021",10,1]]}}}],"schema":"https://github.com/citation-style-language/schema/raw/master/csl-citation.json"} </w:instrText>
      </w:r>
      <w:r w:rsidR="00084440">
        <w:fldChar w:fldCharType="separate"/>
      </w:r>
      <w:r w:rsidR="00DC7C9A" w:rsidRPr="00DC7C9A">
        <w:rPr>
          <w:rFonts w:ascii="Calibri" w:cs="Calibri"/>
          <w:vertAlign w:val="superscript"/>
        </w:rPr>
        <w:t>1,10</w:t>
      </w:r>
      <w:r w:rsidR="00084440">
        <w:fldChar w:fldCharType="end"/>
      </w:r>
      <w:r w:rsidR="00084440">
        <w:t xml:space="preserve"> </w:t>
      </w:r>
      <w:r w:rsidR="003410C1">
        <w:t xml:space="preserve">One paper </w:t>
      </w:r>
      <w:r w:rsidR="000741E4">
        <w:t>observed that in Washington State from 2010-2017</w:t>
      </w:r>
      <w:r w:rsidR="003410C1">
        <w:t xml:space="preserve"> that the highest increase </w:t>
      </w:r>
      <w:r w:rsidR="000741E4">
        <w:t>was in persons older than 55</w:t>
      </w:r>
      <w:r w:rsidR="006C601D">
        <w:t>.</w:t>
      </w:r>
      <w:r w:rsidR="006C601D">
        <w:fldChar w:fldCharType="begin"/>
      </w:r>
      <w:r w:rsidR="006C601D">
        <w:instrText xml:space="preserve"> ADDIN ZOTERO_ITEM CSL_CITATION {"citationID":"jcA1q9Ui","properties":{"formattedCitation":"\\super 4\\nosupersub{}","plainCitation":"4","noteIndex":0},"citationItems":[{"id":425,"uris":["http://zotero.org/users/1224980/items/8QHZGQMY"],"uri":["http://zotero.org/users/1224980/items/8QHZGQMY"],"itemData":{"id":425,"type":"article-journal","abstract":"Background and aims: In the United States, overdose deaths resulting from methamphetamine and other amphetamine-type stimulants (METH/AMPH) have been increasing. We describe rates and characterize patients hospitalized after a METH/AMPH-involved overdose in Washington State, to guide prevention and control measures.\nDesign setting participants: We conducted a trend analysis of hospitalized Washington State residents aged ≥15 years who received a METH/AMPH-involved overdose diagnosis in Washington's civilian hospitals and reported in the Comprehensive Hospital Abstract Reporting System.\nMeasurements: We used Joinpoint regression analysis to study trends in rates of hospitalized patients who received a METH/AMPH-involved overdose diagnosis during 2010-2017. We used 2016-2017 data to describe characteristics of patients with nonfatal and fatal outcomes and used chi-square test (for categorical variables) and Wilcoxon rank-sum test (for continuous variables) to compare characteristics of patients by outcome.\nFindings: During 2010-2017, 3587 patients were hospitalized and received a METH/AMPH-involved overdose diagnosis. The age-adjusted rate for METH/AMPH-involved overdose hospitalization increased from 6.3/100,000 persons in 2010 to 8.5/100,000 persons in 2017. Patients aged ≥55 years had the greatest increase in rate of overdose hospitalizations. Among these patients, 86% also had a substance use disorder diagnosis involving substances other than METH/AMPH, and 35% experienced a polysubstance overdose.\nConclusions: We observed increasing rates of METH/AMPH-involved overdose hospitalizations in Washington State, particularly among persons aged ≥55 years. Approximately a third of patients also experienced a polysubstance overdose, which can be considered when designing interventions to address increasing rates of overdose hospitalizations in Washington State.","container-title":"Addictive Behaviors Reports","DOI":"10.1016/j.abrep.2021.100353","ISSN":"2352-8532","journalAbbreviation":"Addict Behav Rep","language":"eng","note":"PMID: 34141855\nPMCID: PMC8185143","page":"100353","source":"PubMed","title":"Increasing rates of methamphetamine/amphetamine-involved overdose hospitalizations in Washington State, 2010-2017","volume":"14","author":[{"family":"Njuguna","given":"Henry"},{"family":"Gong","given":"Jian"},{"family":"Hutchinson","given":"Katie"},{"family":"Ndiaye","given":"Mamadou"},{"family":"Sabel","given":"Jennifer"},{"family":"Wasserman","given":"Cathy"}],"issued":{"date-parts":[["2021",12]]}}}],"schema":"https://github.com/citation-style-language/schema/raw/master/csl-citation.json"} </w:instrText>
      </w:r>
      <w:r w:rsidR="006C601D">
        <w:fldChar w:fldCharType="separate"/>
      </w:r>
      <w:r w:rsidR="006C601D" w:rsidRPr="006C601D">
        <w:rPr>
          <w:rFonts w:ascii="Calibri" w:cs="Calibri"/>
          <w:vertAlign w:val="superscript"/>
        </w:rPr>
        <w:t>4</w:t>
      </w:r>
      <w:r w:rsidR="006C601D">
        <w:fldChar w:fldCharType="end"/>
      </w:r>
      <w:r w:rsidR="006C601D">
        <w:t xml:space="preserve"> Also, while psychostimulant overdose has historically been associated with the western United States, psychostimulant overdoses have been increasing in states most affected by the opioid epidemic.</w:t>
      </w:r>
      <w:r w:rsidR="00D45643">
        <w:fldChar w:fldCharType="begin"/>
      </w:r>
      <w:r w:rsidR="00D45643">
        <w:instrText xml:space="preserve"> ADDIN ZOTERO_ITEM CSL_CITATION {"citationID":"f1FoY2S3","properties":{"formattedCitation":"\\super 5\\nosupersub{}","plainCitation":"5","noteIndex":0},"citationItems":[{"id":417,"uris":["http://zotero.org/users/1224980/items/C4AJ5BGL"],"uri":["http://zotero.org/users/1224980/items/C4AJ5BGL"],"itemData":{"id":417,"type":"article-journal","abstract":"BACKGROUND: Over the course of the past decade, psychostimulants such as methamphetamines have been increasingly reported in overdose deaths in the United States (US). Methamphetamine use has recently risen among individuals who use opioids, yet it is unclear what role the opioid crisis has played in the increase in psychostimulant-involved overdose mortality in states across the US.\nMETHODS: Mortality data from the Centers for Disease Control and Prevention were used to examine recent state-level changes in overdose deaths involving psychostimulants with abuse potential, excluding cocaine. Psychostimulant-involved overdose mortality rates, changes in rates, and opioid co-involvement were compared by state and plotted on choropleth maps. Ordinary least squares regression analyses were used to test the associations between a state's psychostimulant-involved overdose mortality rate change and several state-level indicators related to the opioid crisis.\nRESULTS: From 2015/2016-2017/2018, significant increases in psychostimulant-involved overdose mortality rates were observed in 42 of 47 states with data available. Each of the three state-level indicators examined in the study (opioid prescribing rate in 2012, past-year prevalence of opioid use disorder from 2015-2018, and increase in drug overdose mortality during the earliest stages of the opioid crisis from 1999-2012) was positively associated with the absolute rate change in psychostimulant-involved overdose mortality from 2015/2016-2017/2018.\nCONCLUSIONS: Although deaths involving methamphetamine have historically been primarily concentrated in the western US, results of the study reflect the alarming increase in psychostimulant-involved overdose mortality across the nation, especially in some of the states heavily impacted by the opioid crisis.","container-title":"Drug and Alcohol Dependence","DOI":"10.1016/j.drugalcdep.2020.108384","ISSN":"1879-0046","journalAbbreviation":"Drug Alcohol Depend","language":"eng","note":"PMID: 33158665","page":"108384","source":"PubMed","title":"Overdose deaths involving psychostimulants with abuse potential, excluding cocaine: State-level differences and the role of opioids","title-short":"Overdose deaths involving psychostimulants with abuse potential, excluding cocaine","volume":"218","author":[{"family":"Cano","given":"Manuel"},{"family":"Huang","given":"Ying"}],"issued":{"date-parts":[["2021",1,1]]}}}],"schema":"https://github.com/citation-style-language/schema/raw/master/csl-citation.json"} </w:instrText>
      </w:r>
      <w:r w:rsidR="00D45643">
        <w:fldChar w:fldCharType="separate"/>
      </w:r>
      <w:r w:rsidR="00D45643" w:rsidRPr="00D45643">
        <w:rPr>
          <w:rFonts w:ascii="Calibri" w:cs="Calibri"/>
          <w:vertAlign w:val="superscript"/>
        </w:rPr>
        <w:t>5</w:t>
      </w:r>
      <w:r w:rsidR="00D45643">
        <w:fldChar w:fldCharType="end"/>
      </w:r>
      <w:r w:rsidR="00D45643">
        <w:t xml:space="preserve"> </w:t>
      </w:r>
    </w:p>
    <w:p w14:paraId="1BD94382" w14:textId="77777777" w:rsidR="00F05917" w:rsidRDefault="00F05917" w:rsidP="002A559A"/>
    <w:p w14:paraId="610EB5DA" w14:textId="17E57721" w:rsidR="004E42C3" w:rsidRPr="000741E4" w:rsidRDefault="00D45643" w:rsidP="00B16C86">
      <w:pPr>
        <w:ind w:firstLine="720"/>
      </w:pPr>
      <w:r>
        <w:t xml:space="preserve">Cocaine overdoses have also increased over this time period, and they seem to be </w:t>
      </w:r>
      <w:r w:rsidR="00F05917">
        <w:t xml:space="preserve">primarily </w:t>
      </w:r>
      <w:r>
        <w:t xml:space="preserve">affecting people who are older, Black, or </w:t>
      </w:r>
      <w:r w:rsidR="00F05917">
        <w:t>with lower education.</w:t>
      </w:r>
      <w:r w:rsidR="00F05917">
        <w:fldChar w:fldCharType="begin"/>
      </w:r>
      <w:r w:rsidR="00F05917">
        <w:instrText xml:space="preserve"> ADDIN ZOTERO_ITEM CSL_CITATION {"citationID":"dr8gfpks","properties":{"formattedCitation":"\\super 7,10\\nosupersub{}","plainCitation":"7,10","noteIndex":0},"citationItems":[{"id":402,"uris":["http://zotero.org/users/1224980/items/L9T63ACV"],"uri":["http://zotero.org/users/1224980/items/L9T63ACV"],"itemData":{"id":402,"type":"article-journal","abstract":"BACKGROUND: Cocaine-involved overdose mortality has recently risen in the United States (US), yet it is unclear to what extent patterns in cocaine-involved overdose mortality parallel patterns in cocaine use. This study: examined time trends (2002-2018) in past-year cocaine use and cocaine-involved overdose mortality in the US; and compared demographics and drug involvement of adults who reported past-year cocaine use versus adults who died of a cocaine-involved overdose.\nMETHODS: Data from two sources were utilized: (1) the National Survey on Drug Use and Health (n = 1,334 adults self-reporting cocaine use in 2018); and (2) the Multiple Cause of Death dataset of the National Center for Health Statistics (N = 14,630 adults who died of a cocaine-involved overdose in 2018). The study examined prevalence of past-year cocaine use, mortality rates for cocaine-involved overdose, 2002-2018 trends, demographic characteristics, and involvement of other drugs.\nRESULTS: Results of Joinpoint Regression indicated that the prevalence of past-year cocaine use increased after 2011, with an annual percent change of 5.13, while age-adjusted cocaine-involved overdose mortality rates escalated after 2012, with an annual percent change of 26.54. In 2018, prevalence of past-year cocaine use did not significantly differ (p = 0.09) by racial/ethnic group, yet Non-Hispanic Blacks had an age-adjusted cocaine-involved overdose mortality rate more than double the rate in Non-Hispanic Whites and significantly higher (p &lt; 0.001) than in any other group.\nCONCLUSIONS: While the prevalence of cocaine use has increased modestly, cocaine-involved overdose mortality has risen dramatically. Cocaine-involved overdose mortality is disproportionately affecting individuals who are Black, older, or with lower educational attainment.","container-title":"Drug and Alcohol Dependence","DOI":"10.1016/j.drugalcdep.2020.108148","ISSN":"1879-0046","journalAbbreviation":"Drug Alcohol Depend","language":"eng","note":"PMID: 32702620\nPMCID: PMC7423708","page":"108148","source":"PubMed","title":"Cocaine use and overdose mortality in the United States: Evidence from two national data sources, 2002-2018","title-short":"Cocaine use and overdose mortality in the United States","volume":"214","author":[{"family":"Cano","given":"Manuel"},{"family":"Oh","given":"Sehun"},{"family":"Salas-Wright","given":"Christopher P."},{"family":"Vaughn","given":"Michael G."}],"issued":{"date-parts":[["2020",9,1]]}}},{"id":372,"uris":["http://zotero.org/users/1224980/items/D4THGN7G"],"uri":["http://zotero.org/users/1224980/items/D4THGN7G"],"itemData":{"id":372,"type":"article-journal","abstract":"BACKGROUND: Drug overdose deaths involving stimulants, including cocaine and psychostimulants with abuse potential (e.g., methamphetamine), have been increasing, partly because of co-involvement with opioids. Stimulant-involved overdose deaths have disproportionately increased among non-Hispanic Black (Black) and non-Hispanic American Indian/Alaskan Native (AI/AN) persons; however, the role of opioids in exacerbating disproportionate stimulant-involved death rates is unclear.\nMETHODS: Analysis of National Vital Statistics System multiple cause-of-death mortality files examined age-adjusted cocaine- and psychostimulant-involved death rates. Analyses of death rates stratified by racial and ethnic group and opioid co-involvement included: 1) Joinpoint regression of 2004-2019 trends, 2) changes in rates from 2018 to 2019, and 3) demographic and geographic characteristics of 2019 deaths.\nRESULTS: From 2004 to 2019, cocaine and psychostimulant-involved death rates were higher for Black and AI/AN persons, respectively. Among all groups, increases in cocaine-involved overdose rates were largely driven by opioid co-involvement, particularly after 2013. From 2004 to 2019, rates for psychostimulant-involved deaths increased with and without opioid co-involvement. Rates for overdoses co-involving cocaine and synthetic opioids increased from 2018 to 2019 for Hispanic, non-Hispanic White (White), and Black persons. Psychostimulant-involved overdose rates with and without synthetic opioid co-involvement increased among Hispanic, White, and Black persons. In 2019, Black and AI/AN persons continued to experience higher cocaine- and psychostimulant-involved death rates, respectively.\nCONCLUSIONS: Stimulant-involved deaths continue to increase, and the role of opioids in driving these deaths varies by race and ethnicity. Ensuring equitable access to proven prevention and treatment interventions and incorporating social determinants of health into future research around effective pharmacotherapies may help reduce stimulant-involved overdose deaths.","container-title":"Drug and Alcohol Dependence","DOI":"10.1016/j.drugalcdep.2021.109001","ISSN":"1879-0046","journalAbbreviation":"Drug Alcohol Depend","language":"eng","note":"PMID: 34492555","page":"109001","source":"PubMed","title":"Drug overdose deaths involving cocaine and psychostimulants with abuse potential among racial and ethnic groups - United States, 2004-2019","volume":"227","author":[{"family":"Kariisa","given":"Mbabazi"},{"family":"Seth","given":"Puja"},{"family":"Scholl","given":"Lawrence"},{"family":"Wilson","given":"Nana"},{"family":"Davis","given":"Nicole L."}],"issued":{"date-parts":[["2021",10,1]]}}}],"schema":"https://github.com/citation-style-language/schema/raw/master/csl-citation.json"} </w:instrText>
      </w:r>
      <w:r w:rsidR="00F05917">
        <w:fldChar w:fldCharType="separate"/>
      </w:r>
      <w:r w:rsidR="00F05917" w:rsidRPr="00F05917">
        <w:rPr>
          <w:rFonts w:ascii="Calibri" w:cs="Calibri"/>
          <w:vertAlign w:val="superscript"/>
        </w:rPr>
        <w:t>7,10</w:t>
      </w:r>
      <w:r w:rsidR="00F05917">
        <w:fldChar w:fldCharType="end"/>
      </w:r>
      <w:r w:rsidR="00F05917">
        <w:t xml:space="preserve"> Over these time period, polysubstance</w:t>
      </w:r>
      <w:r w:rsidR="00F1169F">
        <w:t>, usually co-use of an opioid with cocaine or a psychostimulant,</w:t>
      </w:r>
      <w:r w:rsidR="00F05917">
        <w:t xml:space="preserve"> overdoses have been increasing, as well.</w:t>
      </w:r>
      <w:r w:rsidR="00F1169F">
        <w:fldChar w:fldCharType="begin"/>
      </w:r>
      <w:r w:rsidR="00F1169F">
        <w:instrText xml:space="preserve"> ADDIN ZOTERO_ITEM CSL_CITATION {"citationID":"ZLIVOL2x","properties":{"formattedCitation":"\\super 9,10\\nosupersub{}","plainCitation":"9,10","noteIndex":0},"citationItems":[{"id":377,"uris":["http://zotero.org/users/1224980/items/7UG6PMHS"],"uri":["http://zotero.org/users/1224980/items/7UG6PMHS"],"itemData":{"id":377,"type":"article-journal","abstract":"AIMS: To examine trends and recent changes in non-fatal and fatal stimulant overdose rates with and without opioids to improve the descriptive characterization of the US overdose epidemic.\nDESIGN: Secondary analysis of non-fatal (2006-16) and fatal (2006-17) drug overdose trends, focusing on the most recent years of data available to examine rate changes by demographics (2015-16 for non-fatal and 2016-17 for fatal).\nSETTING: Non-fatal drug overdoses from the Healthcare Cost and Utilization Project's Nationwide Emergency Department Sample; drug overdose deaths from the National Vital Statistics System.\nPARTICIPANTS/CASES: International Classification of Diseases, Ninth Revision, Clinical Modification (ICD-9-CM) and Tenth Revision, Clinical Modification/Procedure Coding System (ICD-10-CM/PCS) codes for cocaine, psychostimulants and opioids were used to classify non-fatal drug overdoses. Drug overdose deaths were identified using ICD-10 multiple cause-of-death codes for cocaine, psychostimulants, all opioids, heroin and synthetic opioids.\nMEASUREMENTS: Percentage of changes in age-adjusted non-fatal and fatal rates of cocaine and psychostimulant-involved drug overdose with and without opioids.\nFINDINGS: Overall, cocaine-involved non-fatal overdose rates with an opioid increased from 2006 to 2016 [annual percentage change (APC) = 14.7], while rates without an opioid increased from 2006 to 2012 (APC = 11.3) and then remained stable (APC = -7.5). Psychostimulant-involved non-fatal rates with and without an opioid increased from 2006 to 2016 (APC = 49.9 with opioids; 13.9 without opioids). Cocaine-involved death rates with and without opioids increased from 2014 to 2017 (APC = 46.0 with opioids, 23.6 without opioids). Psychostimulant-involved death rates with opioids increased from 2010 to 2015 (APC = 28.6), with a dramatic increase from 2015 to 2017 (APC = 50.5), while rates without opioids increased from 2008 to 2017 (APC = 22.6). In 2016, 27% of non-fatal cocaine- and 14% of psychostimulant-involved overdoses included a reported opioid; 72.7% of cocaine- and 50.3% of psychostimulant-involved deaths involved an opioid in 2017. From 2015 to 2016, cocaine-involved and psychostimulant-involved non-fatal overdose rates with an opioid increased 17.0 and 5.9%, respectively; cocaine-involved and psychostimulant-involved non-fatal overdoses without opioids decreased 13.6 and increased 18.9%, respectively. Death rates involving stimulants increased with and without opioids from 2016 to 2017 (cocaine with and without opioids = 37.7 and 23.3%; psychostimulants with and without opioids = 52.2 and 23.0%). Death rates involving stimulants with synthetic opioids increased dramatically from 2016 to 2017 (1.3-2.3 per 100 000 for cocaine and 0.3-0.8 for psychostimulants).\nCONCLUSIONS: While increases in cocaine-involved deaths in the United States from 2006 seem to be driven by opioids, particularly synthetic opioids, increases in non-fatal and fatal overdoses involving psychostimulants are occurring with and without opioids.","container-title":"Addiction (Abingdon, England)","DOI":"10.1111/add.14878","ISSN":"1360-0443","issue":"5","journalAbbreviation":"Addiction","language":"eng","note":"PMID: 31912625","page":"946-958","source":"PubMed","title":"The rise in non-fatal and fatal overdoses involving stimulants with and without opioids in the United States","volume":"115","author":[{"family":"Hoots","given":"Brooke"},{"family":"Vivolo-Kantor","given":"Alana"},{"family":"Seth","given":"Puja"}],"issued":{"date-parts":[["2020",5]]}}},{"id":372,"uris":["http://zotero.org/users/1224980/items/D4THGN7G"],"uri":["http://zotero.org/users/1224980/items/D4THGN7G"],"itemData":{"id":372,"type":"article-journal","abstract":"BACKGROUND: Drug overdose deaths involving stimulants, including cocaine and psychostimulants with abuse potential (e.g., methamphetamine), have been increasing, partly because of co-involvement with opioids. Stimulant-involved overdose deaths have disproportionately increased among non-Hispanic Black (Black) and non-Hispanic American Indian/Alaskan Native (AI/AN) persons; however, the role of opioids in exacerbating disproportionate stimulant-involved death rates is unclear.\nMETHODS: Analysis of National Vital Statistics System multiple cause-of-death mortality files examined age-adjusted cocaine- and psychostimulant-involved death rates. Analyses of death rates stratified by racial and ethnic group and opioid co-involvement included: 1) Joinpoint regression of 2004-2019 trends, 2) changes in rates from 2018 to 2019, and 3) demographic and geographic characteristics of 2019 deaths.\nRESULTS: From 2004 to 2019, cocaine and psychostimulant-involved death rates were higher for Black and AI/AN persons, respectively. Among all groups, increases in cocaine-involved overdose rates were largely driven by opioid co-involvement, particularly after 2013. From 2004 to 2019, rates for psychostimulant-involved deaths increased with and without opioid co-involvement. Rates for overdoses co-involving cocaine and synthetic opioids increased from 2018 to 2019 for Hispanic, non-Hispanic White (White), and Black persons. Psychostimulant-involved overdose rates with and without synthetic opioid co-involvement increased among Hispanic, White, and Black persons. In 2019, Black and AI/AN persons continued to experience higher cocaine- and psychostimulant-involved death rates, respectively.\nCONCLUSIONS: Stimulant-involved deaths continue to increase, and the role of opioids in driving these deaths varies by race and ethnicity. Ensuring equitable access to proven prevention and treatment interventions and incorporating social determinants of health into future research around effective pharmacotherapies may help reduce stimulant-involved overdose deaths.","container-title":"Drug and Alcohol Dependence","DOI":"10.1016/j.drugalcdep.2021.109001","ISSN":"1879-0046","journalAbbreviation":"Drug Alcohol Depend","language":"eng","note":"PMID: 34492555","page":"109001","source":"PubMed","title":"Drug overdose deaths involving cocaine and psychostimulants with abuse potential among racial and ethnic groups - United States, 2004-2019","volume":"227","author":[{"family":"Kariisa","given":"Mbabazi"},{"family":"Seth","given":"Puja"},{"family":"Scholl","given":"Lawrence"},{"family":"Wilson","given":"Nana"},{"family":"Davis","given":"Nicole L."}],"issued":{"date-parts":[["2021",10,1]]}}}],"schema":"https://github.com/citation-style-language/schema/raw/master/csl-citation.json"} </w:instrText>
      </w:r>
      <w:r w:rsidR="00F1169F">
        <w:fldChar w:fldCharType="separate"/>
      </w:r>
      <w:r w:rsidR="00F1169F" w:rsidRPr="00F1169F">
        <w:rPr>
          <w:rFonts w:ascii="Calibri" w:cs="Calibri"/>
          <w:vertAlign w:val="superscript"/>
        </w:rPr>
        <w:t>9,10</w:t>
      </w:r>
      <w:r w:rsidR="00F1169F">
        <w:fldChar w:fldCharType="end"/>
      </w:r>
      <w:r w:rsidR="00F1169F">
        <w:t xml:space="preserve"> The papers indicate that </w:t>
      </w:r>
      <w:r w:rsidR="00BE61BB">
        <w:t>age, race, ethnicity, sex are variables with potential associations with stimulant overdose, as well as heterogeneous associations with cocaine and psychostimulant overdose.</w:t>
      </w:r>
      <w:r w:rsidR="00EC51AF">
        <w:t xml:space="preserve"> Co-use of opioids is another trend that has been noticed, and it will be discussed in the following section.</w:t>
      </w:r>
    </w:p>
    <w:p w14:paraId="3D227B46" w14:textId="77777777" w:rsidR="002A559A" w:rsidRDefault="002A559A" w:rsidP="002A559A"/>
    <w:p w14:paraId="44A4F873" w14:textId="19B7236B" w:rsidR="00D51398" w:rsidRPr="001C365C" w:rsidRDefault="002A559A" w:rsidP="002A559A">
      <w:pPr>
        <w:rPr>
          <w:i/>
          <w:iCs/>
        </w:rPr>
      </w:pPr>
      <w:r w:rsidRPr="001C365C">
        <w:rPr>
          <w:i/>
          <w:iCs/>
        </w:rPr>
        <w:t>Co-Use of Opioids</w:t>
      </w:r>
    </w:p>
    <w:p w14:paraId="21D673B9" w14:textId="3B224E5C" w:rsidR="001C365C" w:rsidRDefault="001C365C" w:rsidP="002A559A"/>
    <w:p w14:paraId="2E24E435" w14:textId="04C1E937" w:rsidR="001C365C" w:rsidRDefault="001C365C" w:rsidP="00B16C86">
      <w:pPr>
        <w:ind w:firstLine="720"/>
      </w:pPr>
      <w:r>
        <w:t>A significant</w:t>
      </w:r>
      <w:r w:rsidR="00D45643">
        <w:t xml:space="preserve"> proportion of stimulant overdose deaths also involve opioids.</w:t>
      </w:r>
      <w:r w:rsidR="0039122A">
        <w:t xml:space="preserve"> One study found that increases in cocaine overdoses were also largely driven by co-use of opioids, especially since 2013.</w:t>
      </w:r>
      <w:r w:rsidR="0039122A">
        <w:fldChar w:fldCharType="begin"/>
      </w:r>
      <w:r w:rsidR="0039122A">
        <w:instrText xml:space="preserve"> ADDIN ZOTERO_ITEM CSL_CITATION {"citationID":"yMPuxEhW","properties":{"formattedCitation":"\\super 10\\nosupersub{}","plainCitation":"10","noteIndex":0},"citationItems":[{"id":372,"uris":["http://zotero.org/users/1224980/items/D4THGN7G"],"uri":["http://zotero.org/users/1224980/items/D4THGN7G"],"itemData":{"id":372,"type":"article-journal","abstract":"BACKGROUND: Drug overdose deaths involving stimulants, including cocaine and psychostimulants with abuse potential (e.g., methamphetamine), have been increasing, partly because of co-involvement with opioids. Stimulant-involved overdose deaths have disproportionately increased among non-Hispanic Black (Black) and non-Hispanic American Indian/Alaskan Native (AI/AN) persons; however, the role of opioids in exacerbating disproportionate stimulant-involved death rates is unclear.\nMETHODS: Analysis of National Vital Statistics System multiple cause-of-death mortality files examined age-adjusted cocaine- and psychostimulant-involved death rates. Analyses of death rates stratified by racial and ethnic group and opioid co-involvement included: 1) Joinpoint regression of 2004-2019 trends, 2) changes in rates from 2018 to 2019, and 3) demographic and geographic characteristics of 2019 deaths.\nRESULTS: From 2004 to 2019, cocaine and psychostimulant-involved death rates were higher for Black and AI/AN persons, respectively. Among all groups, increases in cocaine-involved overdose rates were largely driven by opioid co-involvement, particularly after 2013. From 2004 to 2019, rates for psychostimulant-involved deaths increased with and without opioid co-involvement. Rates for overdoses co-involving cocaine and synthetic opioids increased from 2018 to 2019 for Hispanic, non-Hispanic White (White), and Black persons. Psychostimulant-involved overdose rates with and without synthetic opioid co-involvement increased among Hispanic, White, and Black persons. In 2019, Black and AI/AN persons continued to experience higher cocaine- and psychostimulant-involved death rates, respectively.\nCONCLUSIONS: Stimulant-involved deaths continue to increase, and the role of opioids in driving these deaths varies by race and ethnicity. Ensuring equitable access to proven prevention and treatment interventions and incorporating social determinants of health into future research around effective pharmacotherapies may help reduce stimulant-involved overdose deaths.","container-title":"Drug and Alcohol Dependence","DOI":"10.1016/j.drugalcdep.2021.109001","ISSN":"1879-0046","journalAbbreviation":"Drug Alcohol Depend","language":"eng","note":"PMID: 34492555","page":"109001","source":"PubMed","title":"Drug overdose deaths involving cocaine and psychostimulants with abuse potential among racial and ethnic groups - United States, 2004-2019","volume":"227","author":[{"family":"Kariisa","given":"Mbabazi"},{"family":"Seth","given":"Puja"},{"family":"Scholl","given":"Lawrence"},{"family":"Wilson","given":"Nana"},{"family":"Davis","given":"Nicole L."}],"issued":{"date-parts":[["2021",10,1]]}}}],"schema":"https://github.com/citation-style-language/schema/raw/master/csl-citation.json"} </w:instrText>
      </w:r>
      <w:r w:rsidR="0039122A">
        <w:fldChar w:fldCharType="separate"/>
      </w:r>
      <w:r w:rsidR="0039122A" w:rsidRPr="0039122A">
        <w:rPr>
          <w:rFonts w:ascii="Calibri" w:cs="Calibri"/>
          <w:vertAlign w:val="superscript"/>
        </w:rPr>
        <w:t>10</w:t>
      </w:r>
      <w:r w:rsidR="0039122A">
        <w:fldChar w:fldCharType="end"/>
      </w:r>
      <w:r w:rsidR="00EA6C37">
        <w:t xml:space="preserve"> Another paper by Jones, Baldwin and Compton illustrated a similar phenomenon.</w:t>
      </w:r>
      <w:r w:rsidR="00EA6C37">
        <w:fldChar w:fldCharType="begin"/>
      </w:r>
      <w:r w:rsidR="00EA6C37">
        <w:instrText xml:space="preserve"> ADDIN ZOTERO_ITEM CSL_CITATION {"citationID":"y7QiayOj","properties":{"formattedCitation":"\\super 8\\nosupersub{}","plainCitation":"8","noteIndex":0},"citationItems":[{"id":391,"uris":["http://zotero.org/users/1224980/items/J6R3ZW3K"],"uri":["http://zotero.org/users/1224980/items/J6R3ZW3K"],"itemData":{"id":391,"type":"article-journal","abstract":"OBJECTIVES: To assess trends in cocaine overdose deaths and examine the role opioids play in these deaths.\nMETHODS: We used data on drug overdose deaths in the United States from 2000 to 2015 collected in the National Vital Statistics System to calculate annual rates and numbers of cocaine-related overdose deaths overall and deaths both involving and not involving opioids. We assessed statistically significant changes in trends with joinpoint regression.\nRESULTS: Rates of cocaine-related overdose deaths increased significantly from 1.26 to 2.50 per 100 000 population from 2000 to 2006, declined to 1.35 in 2010, and increased to 2.13 in 2015. Cocaine-related overdose deaths involving opioids increased from 0.37 to 0.91 from 2000 to 2006, declined to 0.57 in 2010, and then increased to 1.36 in 2015. Cocaine-related overdose deaths not involving opioids increased from 0.89 to 1.59 from 2000 to 2006 and then declined to 0.78 in 2015.\nCONCLUSIONS: Opioids, primarily heroin and synthetic opioids, have been driving the recent increase in cocaine-related overdose deaths. This corresponds to the growing supply and use of heroin and illicitly manufactured fentanyl in the United States.","container-title":"American Journal of Public Health","DOI":"10.2105/AJPH.2016.303627","ISSN":"1541-0048","issue":"3","journalAbbreviation":"Am J Public Health","language":"eng","note":"PMID: 28177817\nPMCID: PMC5296707","page":"430-432","source":"PubMed","title":"Recent Increases in Cocaine-Related Overdose Deaths and the Role of Opioids","volume":"107","author":[{"family":"McCall Jones","given":"Christopher"},{"family":"Baldwin","given":"Grant T."},{"family":"Compton","given":"Wilson M."}],"issued":{"date-parts":[["2017",3]]}}}],"schema":"https://github.com/citation-style-language/schema/raw/master/csl-citation.json"} </w:instrText>
      </w:r>
      <w:r w:rsidR="00EA6C37">
        <w:fldChar w:fldCharType="separate"/>
      </w:r>
      <w:r w:rsidR="00EA6C37" w:rsidRPr="00EA6C37">
        <w:rPr>
          <w:rFonts w:ascii="Calibri" w:cs="Calibri"/>
          <w:vertAlign w:val="superscript"/>
        </w:rPr>
        <w:t>8</w:t>
      </w:r>
      <w:r w:rsidR="00EA6C37">
        <w:fldChar w:fldCharType="end"/>
      </w:r>
      <w:r w:rsidR="006B6B7D">
        <w:t xml:space="preserve"> </w:t>
      </w:r>
      <w:r w:rsidR="00AD2318">
        <w:t xml:space="preserve"> Goodwin et al found that co-use of both heroin and cocaine increased linearly from 2002 to 2017.</w:t>
      </w:r>
      <w:r w:rsidR="00AD2318">
        <w:fldChar w:fldCharType="begin"/>
      </w:r>
      <w:r w:rsidR="00AD2318">
        <w:instrText xml:space="preserve"> ADDIN ZOTERO_ITEM CSL_CITATION {"citationID":"7XpXxu48","properties":{"formattedCitation":"\\super 11\\nosupersub{}","plainCitation":"11","noteIndex":0},"citationItems":[{"id":387,"uris":["http://zotero.org/users/1224980/items/Y7W9QXDZ"],"uri":["http://zotero.org/users/1224980/items/Y7W9QXDZ"],"itemData":{"id":387,"type":"article-journal","abstract":"INTRODUCTION: Opioid/heroin use is an epidemic in the United States (US). Polysubstance use dramatically increases risk of adverse overdose outcomes, versus use of a single substance. Co-use of heroin and cocaine, known as \"speedballing,\" is associated with higher risk of overdose than use of either alone. It is not known whether co-use relative to use of either alone has increased in the US in recent years at a national level. If so, this may be one contributing factor to the increasing fatality rate associated with the US opioid epidemic. This study investigated the prevalence of use of each and co-use of heroin and cocaine from 2002 to 2017 in the US.\nMETHODS: Data were drawn from the 2002 to 2017 National Survey on Drug Use and Health (NSDUH) to estimate prevalence of past-month heroin use, cocaine use, and co-use of heroin and cocaine among Americans ages 12 and older.\nRESULTS: From 2002 to 2017, cocaine use (without heroin) (adjusted odds ratio (AOR) = 0.971, 95% confidence interval (0.963, 0.979)) declined overall, though a subsequent quadratic analysis suggested that it began increasing in 2011. In contrast, heroin and cocaine co-use (AOR = 1.062 (1.027, 1.099)) and heroin use (without cocaine) (AOR = 1.101 (1.070, 1.133)) linearly increased from 2002 to 2017.\nCONCLUSIONS: Screening, outreach, clinical treatment, and first responders should be aware of increasing patterns of polysubstance use and the potential implications of co-use of heroin and cocaine on first responders' intervention and the potential role of increasing exposure to multiple substances on overdose outcomes in the US.","container-title":"Addictive Behaviors","DOI":"10.1016/j.addbeh.2020.106680","ISSN":"1873-6327","journalAbbreviation":"Addict Behav","language":"eng","note":"PMID: 33022537","page":"106680","source":"PubMed","title":"The potential role of cocaine and heroin co-use in the opioid epidemic in the United States","volume":"113","author":[{"family":"Goodwin","given":"Renee D."},{"family":"Moeller","given":"Scott J."},{"family":"Zhu","given":"Jiaqi"},{"family":"Yarden","given":"Jeremy"},{"family":"Ganzhorn","given":"Sarah"},{"family":"Williams","given":"Jill M."}],"issued":{"date-parts":[["2021",2]]}}}],"schema":"https://github.com/citation-style-language/schema/raw/master/csl-citation.json"} </w:instrText>
      </w:r>
      <w:r w:rsidR="00AD2318">
        <w:fldChar w:fldCharType="separate"/>
      </w:r>
      <w:r w:rsidR="00AD2318" w:rsidRPr="00AD2318">
        <w:rPr>
          <w:rFonts w:ascii="Calibri" w:cs="Calibri"/>
          <w:vertAlign w:val="superscript"/>
        </w:rPr>
        <w:t>11</w:t>
      </w:r>
      <w:r w:rsidR="00AD2318">
        <w:fldChar w:fldCharType="end"/>
      </w:r>
      <w:r w:rsidR="00AD2318">
        <w:t xml:space="preserve"> </w:t>
      </w:r>
      <w:r w:rsidR="00B16C86">
        <w:t>A similar phenomenon has been seen with methamphetamines as well.</w:t>
      </w:r>
      <w:r w:rsidR="00B16C86">
        <w:fldChar w:fldCharType="begin"/>
      </w:r>
      <w:r w:rsidR="00B16C86">
        <w:instrText xml:space="preserve"> ADDIN ZOTERO_ITEM CSL_CITATION {"citationID":"lSIMFjtl","properties":{"formattedCitation":"\\super 12\\nosupersub{}","plainCitation":"12","noteIndex":0},"citationItems":[{"id":419,"uris":["http://zotero.org/users/1224980/items/UUZPJQT6"],"uri":["http://zotero.org/users/1224980/items/UUZPJQT6"],"itemData":{"id":419,"type":"article-journal","abstract":"OBJECTIVE: We sought to describe an emerging drug use pattern characterized by injection of both methamphetamine and heroin. We examined differences in drug injection patterns by demographics, injection behaviors, HIV and HCV status, and overdose.\nMETHODS: Persons who inject drugs (PWID) were recruited as part of the National HIV Behavioral Surveillance (NHBS) system in Denver, Colorado. We used chi-square statistics to assess differences between those who reported only heroin injection, only methamphetamine injection, and combined heroin and methamphetamine injection. We used generalized linear models to estimate unadjusted and adjusted prevalence ratios to describe the association between drug injection pattern and reported nonfatal overdose in 2015. We also examined changes in the drug reported as most frequently injected across previous NHBS cycles from 2005, 2009, and 2012.\nRESULTS: Of 592 participants who completed the survey in 2015, 173 (29.2%) reported only injecting heroin, 123 (20.8%) reported only injecting methamphetamine, and 296 (50.0%) reported injecting both drugs during the past 12 months. Injecting both heroin and methamphetamine was associated with a 2.8 (95% confidence interval: 1.7, 4.5) fold increase in reported overdose in the past 12 months compared with only injecting heroin. The proportion of those reporting methamphetamine as the most frequently injected drug increased from 2.1% in 2005 to 29.6% in 2015 (p &lt; 0.001).\nCONCLUSIONS: The rapid increase in methamphetamine injection, and the emergence of combining methamphetamine with heroin, may have serious public health implications.","container-title":"Substance Use &amp; Misuse","DOI":"10.1080/10826084.2016.1271432","ISSN":"1532-2491","issue":"8","journalAbbreviation":"Subst Use Misuse","language":"eng","note":"PMID: 28323507\nPMCID: PMC5642954","page":"1051-1058","source":"PubMed","title":"Heroin and Methamphetamine Injection: An Emerging Drug Use Pattern","title-short":"Heroin and Methamphetamine Injection","volume":"52","author":[{"family":"Al-Tayyib","given":"Alia"},{"family":"Koester","given":"Stephen"},{"family":"Langegger","given":"Sig"},{"family":"Raville","given":"Lisa"}],"issued":{"date-parts":[["2017",7,3]]}}}],"schema":"https://github.com/citation-style-language/schema/raw/master/csl-citation.json"} </w:instrText>
      </w:r>
      <w:r w:rsidR="00B16C86">
        <w:fldChar w:fldCharType="separate"/>
      </w:r>
      <w:r w:rsidR="00B16C86" w:rsidRPr="00B16C86">
        <w:rPr>
          <w:rFonts w:ascii="Calibri" w:cs="Calibri"/>
          <w:vertAlign w:val="superscript"/>
        </w:rPr>
        <w:t>12</w:t>
      </w:r>
      <w:r w:rsidR="00B16C86">
        <w:fldChar w:fldCharType="end"/>
      </w:r>
      <w:r w:rsidR="00B16C86">
        <w:t xml:space="preserve"> </w:t>
      </w:r>
      <w:r w:rsidR="006B6B7D">
        <w:t>In 2016, non-fatal cocaine and psychostimulant overdoses had a 27% and 14% chance of involving an opioid, respectively.</w:t>
      </w:r>
      <w:r w:rsidR="00AD2318">
        <w:fldChar w:fldCharType="begin"/>
      </w:r>
      <w:r w:rsidR="00AD2318">
        <w:instrText xml:space="preserve"> ADDIN ZOTERO_ITEM CSL_CITATION {"citationID":"HHL0o7GM","properties":{"formattedCitation":"\\super 9\\nosupersub{}","plainCitation":"9","noteIndex":0},"citationItems":[{"id":377,"uris":["http://zotero.org/users/1224980/items/7UG6PMHS"],"uri":["http://zotero.org/users/1224980/items/7UG6PMHS"],"itemData":{"id":377,"type":"article-journal","abstract":"AIMS: To examine trends and recent changes in non-fatal and fatal stimulant overdose rates with and without opioids to improve the descriptive characterization of the US overdose epidemic.\nDESIGN: Secondary analysis of non-fatal (2006-16) and fatal (2006-17) drug overdose trends, focusing on the most recent years of data available to examine rate changes by demographics (2015-16 for non-fatal and 2016-17 for fatal).\nSETTING: Non-fatal drug overdoses from the Healthcare Cost and Utilization Project's Nationwide Emergency Department Sample; drug overdose deaths from the National Vital Statistics System.\nPARTICIPANTS/CASES: International Classification of Diseases, Ninth Revision, Clinical Modification (ICD-9-CM) and Tenth Revision, Clinical Modification/Procedure Coding System (ICD-10-CM/PCS) codes for cocaine, psychostimulants and opioids were used to classify non-fatal drug overdoses. Drug overdose deaths were identified using ICD-10 multiple cause-of-death codes for cocaine, psychostimulants, all opioids, heroin and synthetic opioids.\nMEASUREMENTS: Percentage of changes in age-adjusted non-fatal and fatal rates of cocaine and psychostimulant-involved drug overdose with and without opioids.\nFINDINGS: Overall, cocaine-involved non-fatal overdose rates with an opioid increased from 2006 to 2016 [annual percentage change (APC) = 14.7], while rates without an opioid increased from 2006 to 2012 (APC = 11.3) and then remained stable (APC = -7.5). Psychostimulant-involved non-fatal rates with and without an opioid increased from 2006 to 2016 (APC = 49.9 with opioids; 13.9 without opioids). Cocaine-involved death rates with and without opioids increased from 2014 to 2017 (APC = 46.0 with opioids, 23.6 without opioids). Psychostimulant-involved death rates with opioids increased from 2010 to 2015 (APC = 28.6), with a dramatic increase from 2015 to 2017 (APC = 50.5), while rates without opioids increased from 2008 to 2017 (APC = 22.6). In 2016, 27% of non-fatal cocaine- and 14% of psychostimulant-involved overdoses included a reported opioid; 72.7% of cocaine- and 50.3% of psychostimulant-involved deaths involved an opioid in 2017. From 2015 to 2016, cocaine-involved and psychostimulant-involved non-fatal overdose rates with an opioid increased 17.0 and 5.9%, respectively; cocaine-involved and psychostimulant-involved non-fatal overdoses without opioids decreased 13.6 and increased 18.9%, respectively. Death rates involving stimulants increased with and without opioids from 2016 to 2017 (cocaine with and without opioids = 37.7 and 23.3%; psychostimulants with and without opioids = 52.2 and 23.0%). Death rates involving stimulants with synthetic opioids increased dramatically from 2016 to 2017 (1.3-2.3 per 100 000 for cocaine and 0.3-0.8 for psychostimulants).\nCONCLUSIONS: While increases in cocaine-involved deaths in the United States from 2006 seem to be driven by opioids, particularly synthetic opioids, increases in non-fatal and fatal overdoses involving psychostimulants are occurring with and without opioids.","container-title":"Addiction (Abingdon, England)","DOI":"10.1111/add.14878","ISSN":"1360-0443","issue":"5","journalAbbreviation":"Addiction","language":"eng","note":"PMID: 31912625","page":"946-958","source":"PubMed","title":"The rise in non-fatal and fatal overdoses involving stimulants with and without opioids in the United States","volume":"115","author":[{"family":"Hoots","given":"Brooke"},{"family":"Vivolo-Kantor","given":"Alana"},{"family":"Seth","given":"Puja"}],"issued":{"date-parts":[["2020",5]]}}}],"schema":"https://github.com/citation-style-language/schema/raw/master/csl-citation.json"} </w:instrText>
      </w:r>
      <w:r w:rsidR="00AD2318">
        <w:fldChar w:fldCharType="separate"/>
      </w:r>
      <w:r w:rsidR="00AD2318" w:rsidRPr="00AD2318">
        <w:rPr>
          <w:rFonts w:ascii="Calibri" w:cs="Calibri"/>
          <w:vertAlign w:val="superscript"/>
        </w:rPr>
        <w:t>9</w:t>
      </w:r>
      <w:r w:rsidR="00AD2318">
        <w:fldChar w:fldCharType="end"/>
      </w:r>
      <w:r w:rsidR="006B6B7D">
        <w:t xml:space="preserve"> When looking at fatal overdoses, those numbers rise to 72.7% for cocaine and 50.3% for psychostimulants.</w:t>
      </w:r>
      <w:r w:rsidR="00AD2318">
        <w:fldChar w:fldCharType="begin"/>
      </w:r>
      <w:r w:rsidR="00AD2318">
        <w:instrText xml:space="preserve"> ADDIN ZOTERO_ITEM CSL_CITATION {"citationID":"aNNI4CEb","properties":{"formattedCitation":"\\super 9\\nosupersub{}","plainCitation":"9","noteIndex":0},"citationItems":[{"id":377,"uris":["http://zotero.org/users/1224980/items/7UG6PMHS"],"uri":["http://zotero.org/users/1224980/items/7UG6PMHS"],"itemData":{"id":377,"type":"article-journal","abstract":"AIMS: To examine trends and recent changes in non-fatal and fatal stimulant overdose rates with and without opioids to improve the descriptive characterization of the US overdose epidemic.\nDESIGN: Secondary analysis of non-fatal (2006-16) and fatal (2006-17) drug overdose trends, focusing on the most recent years of data available to examine rate changes by demographics (2015-16 for non-fatal and 2016-17 for fatal).\nSETTING: Non-fatal drug overdoses from the Healthcare Cost and Utilization Project's Nationwide Emergency Department Sample; drug overdose deaths from the National Vital Statistics System.\nPARTICIPANTS/CASES: International Classification of Diseases, Ninth Revision, Clinical Modification (ICD-9-CM) and Tenth Revision, Clinical Modification/Procedure Coding System (ICD-10-CM/PCS) codes for cocaine, psychostimulants and opioids were used to classify non-fatal drug overdoses. Drug overdose deaths were identified using ICD-10 multiple cause-of-death codes for cocaine, psychostimulants, all opioids, heroin and synthetic opioids.\nMEASUREMENTS: Percentage of changes in age-adjusted non-fatal and fatal rates of cocaine and psychostimulant-involved drug overdose with and without opioids.\nFINDINGS: Overall, cocaine-involved non-fatal overdose rates with an opioid increased from 2006 to 2016 [annual percentage change (APC) = 14.7], while rates without an opioid increased from 2006 to 2012 (APC = 11.3) and then remained stable (APC = -7.5). Psychostimulant-involved non-fatal rates with and without an opioid increased from 2006 to 2016 (APC = 49.9 with opioids; 13.9 without opioids). Cocaine-involved death rates with and without opioids increased from 2014 to 2017 (APC = 46.0 with opioids, 23.6 without opioids). Psychostimulant-involved death rates with opioids increased from 2010 to 2015 (APC = 28.6), with a dramatic increase from 2015 to 2017 (APC = 50.5), while rates without opioids increased from 2008 to 2017 (APC = 22.6). In 2016, 27% of non-fatal cocaine- and 14% of psychostimulant-involved overdoses included a reported opioid; 72.7% of cocaine- and 50.3% of psychostimulant-involved deaths involved an opioid in 2017. From 2015 to 2016, cocaine-involved and psychostimulant-involved non-fatal overdose rates with an opioid increased 17.0 and 5.9%, respectively; cocaine-involved and psychostimulant-involved non-fatal overdoses without opioids decreased 13.6 and increased 18.9%, respectively. Death rates involving stimulants increased with and without opioids from 2016 to 2017 (cocaine with and without opioids = 37.7 and 23.3%; psychostimulants with and without opioids = 52.2 and 23.0%). Death rates involving stimulants with synthetic opioids increased dramatically from 2016 to 2017 (1.3-2.3 per 100 000 for cocaine and 0.3-0.8 for psychostimulants).\nCONCLUSIONS: While increases in cocaine-involved deaths in the United States from 2006 seem to be driven by opioids, particularly synthetic opioids, increases in non-fatal and fatal overdoses involving psychostimulants are occurring with and without opioids.","container-title":"Addiction (Abingdon, England)","DOI":"10.1111/add.14878","ISSN":"1360-0443","issue":"5","journalAbbreviation":"Addiction","language":"eng","note":"PMID: 31912625","page":"946-958","source":"PubMed","title":"The rise in non-fatal and fatal overdoses involving stimulants with and without opioids in the United States","volume":"115","author":[{"family":"Hoots","given":"Brooke"},{"family":"Vivolo-Kantor","given":"Alana"},{"family":"Seth","given":"Puja"}],"issued":{"date-parts":[["2020",5]]}}}],"schema":"https://github.com/citation-style-language/schema/raw/master/csl-citation.json"} </w:instrText>
      </w:r>
      <w:r w:rsidR="00AD2318">
        <w:fldChar w:fldCharType="separate"/>
      </w:r>
      <w:r w:rsidR="00AD2318" w:rsidRPr="00AD2318">
        <w:rPr>
          <w:rFonts w:ascii="Calibri" w:cs="Calibri"/>
          <w:vertAlign w:val="superscript"/>
        </w:rPr>
        <w:t>9</w:t>
      </w:r>
      <w:r w:rsidR="00AD2318">
        <w:fldChar w:fldCharType="end"/>
      </w:r>
      <w:r w:rsidR="00234E93">
        <w:t xml:space="preserve"> </w:t>
      </w:r>
      <w:r w:rsidR="00B674D6">
        <w:t xml:space="preserve">A study looking at New York City from 2006 </w:t>
      </w:r>
      <w:r w:rsidR="00B674D6">
        <w:lastRenderedPageBreak/>
        <w:t>to 2016 observed a similar phenomenon with cocaine and opioid use.</w:t>
      </w:r>
      <w:r w:rsidR="00B674D6">
        <w:fldChar w:fldCharType="begin"/>
      </w:r>
      <w:r w:rsidR="00B674D6">
        <w:instrText xml:space="preserve"> ADDIN ZOTERO_ITEM CSL_CITATION {"citationID":"uu2Juv7q","properties":{"formattedCitation":"\\super 13\\nosupersub{}","plainCitation":"13","noteIndex":0},"citationItems":[{"id":397,"uris":["http://zotero.org/users/1224980/items/CZQX7K37"],"uri":["http://zotero.org/users/1224980/items/CZQX7K37"],"itemData":{"id":397,"type":"article-journal","abstract":"BACKGROUND: Cocaine is commonly involved in unintentional drug poisoning (overdose) deaths, accounting for 46% of overdose deaths in New York City (NYC) in 2016. However, little research exists regarding cocaine use by middle-aged and older adults, who are more likely than younger individuals to have underlying cardiovascular disease (CVD) and therefore, may be at increased risk for the adverse health consequences of cocaine.\nMETHODS: We conducted a retrospective analysis of unintentional drug overdose deaths of middle-aged and older NYC residents age 45-84 from 2000 to 2016 using two linked sources, NYC death certificates and toxicology results from the Office of the Chief Medical Examiner.\nRESULTS: From 2000 to 2016, there were 6061 unintentional drug overdose deaths among New Yorkers age 45-84. Of those, cocaine was involved in 53% (n = 3183). Co-occurring opioid involvement (fentanyl, heroin, methadone, or opioid analgesics) among deaths involving cocaine was common (58%). Compared to decedents of non-cocaine involved overdose, decedents of cocaine-involved overdose were more likely to be male and non-Latino Black. Multivariable analysis showed that adults age 45-54 (adjusted odds ratio [AOR] = 1.34, 95% 1.05, 1.70), males (AOR = 1.30, 95% CI 1.15, 1.46), Bronx residence (AOR = 1.29, 95% CI 1.08, 1.54), and non-Latino black race/ethnicity (AOR = 2.37, 95% CI 2.07, 2.72) were independently associated with cocaine-involved overdose.\nCONCLUSION: Characteristics of decedents of cocaine-involved overdose overlap with populations with high CVD burden in NYC. Studies are needed to better understand the risks of cocaine among adults with underlying CVD.","container-title":"Drug and Alcohol Dependence","DOI":"10.1016/j.drugalcdep.2019.01.042","ISSN":"1879-0046","journalAbbreviation":"Drug Alcohol Depend","language":"eng","note":"PMID: 30909019\nPMCID: PMC6467745","page":"121-125","source":"PubMed","title":"Unintentional drug overdose deaths involving cocaine among middle-aged and older adults in New York City","volume":"198","author":[{"family":"Han","given":"Benjamin H."},{"family":"Tuazon","given":"Ellenie"},{"family":"Kunins","given":"Hillary V."},{"family":"Mantha","given":"Shivani"},{"family":"Paone","given":"Denise"}],"issued":{"date-parts":[["2019",5,1]]}}}],"schema":"https://github.com/citation-style-language/schema/raw/master/csl-citation.json"} </w:instrText>
      </w:r>
      <w:r w:rsidR="00B674D6">
        <w:fldChar w:fldCharType="separate"/>
      </w:r>
      <w:r w:rsidR="00B674D6" w:rsidRPr="00B674D6">
        <w:rPr>
          <w:rFonts w:ascii="Calibri" w:cs="Calibri"/>
          <w:vertAlign w:val="superscript"/>
        </w:rPr>
        <w:t>13</w:t>
      </w:r>
      <w:r w:rsidR="00B674D6">
        <w:fldChar w:fldCharType="end"/>
      </w:r>
      <w:r w:rsidR="00B674D6">
        <w:t xml:space="preserve"> </w:t>
      </w:r>
      <w:r w:rsidR="00234E93">
        <w:t xml:space="preserve">In a 2006 study, Galea et al found that the vast majority of the study sample used both </w:t>
      </w:r>
      <w:r w:rsidR="00EA6C37">
        <w:t>heroin</w:t>
      </w:r>
      <w:r w:rsidR="00234E93">
        <w:t xml:space="preserve"> and cocaine</w:t>
      </w:r>
      <w:r w:rsidR="00EA6C37">
        <w:t xml:space="preserve">, and suggested that interventions should target co-use of heroin and cocaine. </w:t>
      </w:r>
      <w:r w:rsidR="00AD2318">
        <w:fldChar w:fldCharType="begin"/>
      </w:r>
      <w:r w:rsidR="00B674D6">
        <w:instrText xml:space="preserve"> ADDIN ZOTERO_ITEM CSL_CITATION {"citationID":"6AoJyG6v","properties":{"formattedCitation":"\\super 14\\nosupersub{}","plainCitation":"14","noteIndex":0},"citationItems":[{"id":384,"uris":["http://zotero.org/users/1224980/items/EWI6SDKY"],"uri":["http://zotero.org/users/1224980/items/EWI6SDKY"],"itemData":{"id":384,"type":"article-journal","abstract":"The relation between illicit drug dependence and the likelihood of drug overdose is unclear. We recruited 1,066 habitual drug users for this analysis through street-based outreach in New York City. In this sample, 99.3% of respondents used heroin in the past year and 87.1% of respondents used cocaine; 819 (77.5%) heroin users and 735 (79.2%) cocaine users were severely dependent on either drug respectively. In multivariable models, among heroin users, persons who were severely heroin dependent were less likely (OR = 0.6; 95% CI = 0.4-0.9) to have overdosed on any drug in the past year; among cocaine users, those who were severely cocaine dependent were more likely (OR = 1.6; 95% CI = 1.0-2.6) to have overdosed in the past year. The relation between illicit drug dependence and risk of overdose may vary for different patterns of drug dependence. These observations suggest that overdose prevention interventions, perhaps even those specifically targeting opiate overdose, may be more efficiently directed at individuals exhibiting cocaine dependence.","container-title":"Journal of Addictive Diseases","DOI":"10.1300/J069v25n03_10","ISSN":"1055-0887","issue":"3","journalAbbreviation":"J Addict Dis","language":"eng","note":"PMID: 16956872","page":"79-87","source":"PubMed","title":"Heroin and cocaine dependence and the risk of accidental non-fatal drug overdose","volume":"25","author":[{"family":"Galea","given":"Sandro"},{"family":"Nandi","given":"Ari"},{"family":"Coffin","given":"Phillip O."},{"family":"Tracy","given":"Melissa"},{"family":"Markham Piper","given":"Tinka"},{"family":"Ompad","given":"Danielle"},{"family":"Vlahov","given":"David"}],"issued":{"date-parts":[["2006"]]}}}],"schema":"https://github.com/citation-style-language/schema/raw/master/csl-citation.json"} </w:instrText>
      </w:r>
      <w:r w:rsidR="00AD2318">
        <w:fldChar w:fldCharType="separate"/>
      </w:r>
      <w:r w:rsidR="00B674D6" w:rsidRPr="00B674D6">
        <w:rPr>
          <w:rFonts w:ascii="Calibri" w:cs="Calibri"/>
          <w:vertAlign w:val="superscript"/>
        </w:rPr>
        <w:t>14</w:t>
      </w:r>
      <w:r w:rsidR="00AD2318">
        <w:fldChar w:fldCharType="end"/>
      </w:r>
      <w:r w:rsidR="00EA6C37">
        <w:t xml:space="preserve"> </w:t>
      </w:r>
      <w:r w:rsidR="00E6468B">
        <w:t>Another study from 200</w:t>
      </w:r>
      <w:r w:rsidR="00E6468B">
        <w:t>7</w:t>
      </w:r>
      <w:r w:rsidR="00E6468B">
        <w:t xml:space="preserve"> based in Vancouver, similarly found that polysubstance </w:t>
      </w:r>
      <w:r w:rsidR="00E6468B">
        <w:t>use</w:t>
      </w:r>
      <w:r w:rsidR="00E6468B">
        <w:t xml:space="preserve"> was a significant predictor of non-fatal overdose</w:t>
      </w:r>
      <w:r w:rsidR="00E6468B">
        <w:t xml:space="preserve"> in injecting drug users.</w:t>
      </w:r>
      <w:r w:rsidR="00E6468B">
        <w:fldChar w:fldCharType="begin"/>
      </w:r>
      <w:r w:rsidR="00E6468B">
        <w:instrText xml:space="preserve"> ADDIN ZOTERO_ITEM CSL_CITATION {"citationID":"ijx1Svni","properties":{"formattedCitation":"\\super 15\\nosupersub{}","plainCitation":"15","noteIndex":0},"citationItems":[{"id":469,"uris":["http://zotero.org/users/1224980/items/SPYVQ8YF"],"uri":["http://zotero.org/users/1224980/items/SPYVQ8YF"],"itemData":{"id":469,"type":"article-journal","abstract":"Background\nNon-fatal overdose is a major determinant of morbidity among injection drug users (IDU). We sought to evaluate factors associated with non-fatal overdose among IDU in Vancouver.\nMethods\nWe examined non-fatal overdose among participants in the Vancouver Injection Drug Users Study. Correlates of non-fatal overdose occurring between 1996 and 2004 were identified using generalized estimating equations (GEE).\nResults\nThere were 1587 participants included in this analysis, including 576 (36%) women. At baseline, 750 (47%) reported a history of non-fatal overdose. In total, 985 reports of non-fatal overdose were made during follow-up by 519 (32.7%) participants. In multivariate GEE analyses, factors independently associated with non-fatal overdose included: heroin injection (AOR=2.67), cocaine injection (AOR=2.01), benzodiazepine use (AOR=2.00), requiring help injecting (AOR=1.58), binge drug use (AOR=1.52), homelessness (AOR=1.38), alcohol use (AOR=1.32), street injecting (AOR=1.22), non-injectable opiate use (AOR=1.16), speedball use (AOR=1.15), and recent incarceration (AOR=1.14). Younger age (AOR=0.99) and methadone use (AOR=0.51) were protective.\nConclusions\nWe found that non-fatal overdose was common among local IDU. Non-fatal overdose was associated with several factors that may be amenable to intervention, including opiate and stimulant use, and the characteristic of requiring help with injecting. These findings indicate the need for the ongoing development of structural interventions to address this common cause of morbidity among IDU.","container-title":"Drug and Alcohol Dependence","DOI":"10.1016/j.drugalcdep.2006.07.009","ISSN":"0376-8716","issue":"1","journalAbbreviation":"Drug and Alcohol Dependence","language":"en","page":"39-45","source":"ScienceDirect","title":"Predictors of non-fatal overdose among a cohort of polysubstance-using injection drug users","volume":"87","author":[{"family":"Kerr","given":"Thomas"},{"family":"Fairbairn","given":"Nadia"},{"family":"Tyndall","given":"Mark"},{"family":"Marsh","given":"David"},{"family":"Li","given":"Kathy"},{"family":"Montaner","given":"Julio"},{"family":"Wood","given":"Evan"}],"issued":{"date-parts":[["2007",2,23]]}}}],"schema":"https://github.com/citation-style-language/schema/raw/master/csl-citation.json"} </w:instrText>
      </w:r>
      <w:r w:rsidR="00E6468B">
        <w:fldChar w:fldCharType="separate"/>
      </w:r>
      <w:r w:rsidR="00E6468B" w:rsidRPr="00E6468B">
        <w:rPr>
          <w:rFonts w:ascii="Calibri" w:cs="Calibri"/>
          <w:vertAlign w:val="superscript"/>
        </w:rPr>
        <w:t>15</w:t>
      </w:r>
      <w:r w:rsidR="00E6468B">
        <w:fldChar w:fldCharType="end"/>
      </w:r>
      <w:r w:rsidR="00E6468B">
        <w:t xml:space="preserve"> </w:t>
      </w:r>
      <w:r w:rsidR="00EA6C37">
        <w:t>Because of the increasing role of opioids in stimulant overdoses and the overlap of the stimulant and opioid using population</w:t>
      </w:r>
      <w:r w:rsidR="00B16C86">
        <w:t>s, it is reasonable to look to models and studies that predict opioid overdoses for candidate variables.</w:t>
      </w:r>
    </w:p>
    <w:p w14:paraId="37E88F36" w14:textId="6FCACE46" w:rsidR="00B16C86" w:rsidRDefault="00B16C86" w:rsidP="002A559A"/>
    <w:p w14:paraId="21ACDE41" w14:textId="77777777" w:rsidR="00B16C86" w:rsidRPr="00EB7672" w:rsidRDefault="00B16C86" w:rsidP="00B16C86">
      <w:pPr>
        <w:rPr>
          <w:i/>
          <w:iCs/>
        </w:rPr>
      </w:pPr>
      <w:r w:rsidRPr="00EB7672">
        <w:rPr>
          <w:i/>
          <w:iCs/>
        </w:rPr>
        <w:t>Predictive Models of Opioid Overdose</w:t>
      </w:r>
    </w:p>
    <w:p w14:paraId="7FD71D9B" w14:textId="77777777" w:rsidR="00B16C86" w:rsidRDefault="00B16C86" w:rsidP="00B16C86"/>
    <w:p w14:paraId="52585475" w14:textId="1B90EB88" w:rsidR="00B16C86" w:rsidRPr="00C202E1" w:rsidRDefault="00B16C86" w:rsidP="00B16C86">
      <w:pPr>
        <w:ind w:firstLine="720"/>
        <w:rPr>
          <w:i/>
          <w:iCs/>
        </w:rPr>
      </w:pPr>
      <w:r>
        <w:t>Attempts at making predictive models of opioid overdose are also a useful source for variables to include in a conceptual model of stimulant overdose. One study from Maryland found that male sex, diagnosis of opioid use in a hospital, release from prison, and receiving Medication-Assisted Treatment had statistically significant associations in a predictive, logistic regression model.</w:t>
      </w:r>
      <w:r>
        <w:fldChar w:fldCharType="begin"/>
      </w:r>
      <w:r w:rsidR="00E6468B">
        <w:instrText xml:space="preserve"> ADDIN ZOTERO_ITEM CSL_CITATION {"citationID":"xyts3Il7","properties":{"formattedCitation":"\\super 16\\nosupersub{}","plainCitation":"16","noteIndex":0},"citationItems":[{"id":443,"uris":["http://zotero.org/users/1224980/items/4J77YXDV"],"uri":["http://zotero.org/users/1224980/items/4J77YXDV"],"itemData":{"id":443,"type":"article-journal","abstract":"Importance: Responding to the opioid crisis requires tools to identify individuals at risk of overdose. Given the expansion of illicit opioid deaths, it is essential to consider risk factors across multiple service systems.\nObjective: To develop a predictive risk model to identify opioid overdose using linked clinical and criminal justice data.\nDesign, Setting, and Participants: A cross-sectional sample was created using 2015 data from 4 Maryland databases: all-payer hospital discharges, the prescription drug monitoring program (PDMP), public-sector specialty behavioral treatment, and criminal justice records for property or drug-associated offenses. Maryland adults aged 18 to 80 years with records in any of 4 databases were included, excluding individuals who died in 2015 or had a non-Maryland zip code. Logistic regression models were estimated separately for risk of fatal and nonfatal opioid overdose in 2016. Model performance was assessed using bootstrapping. Data analysis took place from February 2018 to November 2019.\nExposures: Controlled substance prescription fills and hospital, specialty behavioral health, or criminal justice encounters.\nMain Outcomes and Measures: Fatal opioid overdose defined by the state medical examiner and 1 or more nonfatal overdoses treated in Maryland hospitals during 2016.\nResults: There were 2 294 707 total individuals in the sample, of whom 42.3% were male (n = 970 019) and 53.0% were younger than 50 years (647 083 [28.2%] aged 18-34 years and 568 160 [24.8%] aged 35-49 years). In 2016, 1204 individuals (0.05%) in the sample experienced fatal opioid overdose and 8430 (0.37%) experienced nonfatal opioid overdose. In adjusted analysis, the factors mostly strongly associated with fatal overdose were male sex (odds ratio [OR], 2.40 [95% CI, 2.08-2.76]), diagnosis of opioid use disorder in a hospital (OR, 2.93 [95% CI, 2.17-3.80]), release from prison in 2015 (OR, 4.23 [95% CI, 2.10-7.11]), and receiving opioid addiction treatment with medication (OR, 2.81 [95% CI, 2.20-3.86]). Similar associations were found for nonfatal overdose. The area under the curve for fatal overdose was 0.82 for a model with hospital variables, 0.86 for a model with both PDMP and hospital variables, and 0.89 for a model that further added behavioral health and criminal justice variables. For nonfatal overdose, the area under the curve using all variables was 0.85.\nConclusions and Relevance: In this analysis, fatal and nonfatal opioid overdose could be accurately predicted with linked administrative databases. Hospital encounter data had higher predictive utility than PDMP data. Model performance was meaningfully improved by adding PDMP records. Predictive models using linked databases can be used to target large-scale public health programs.","container-title":"JAMA psychiatry","DOI":"10.1001/jamapsychiatry.2020.1689","ISSN":"2168-6238","issue":"11","journalAbbreviation":"JAMA Psychiatry","language":"eng","note":"PMID: 32579159\nPMCID: PMC7315388","page":"1155-1162","source":"PubMed","title":"Predictive Modeling of Opioid Overdose Using Linked Statewide Medical and Criminal Justice Data","volume":"77","author":[{"family":"Saloner","given":"Brendan"},{"family":"Chang","given":"Hsien-Yen"},{"family":"Krawczyk","given":"Noa"},{"family":"Ferris","given":"Lindsey"},{"family":"Eisenberg","given":"Matthew"},{"family":"Richards","given":"Thomas"},{"family":"Lemke","given":"Klaus"},{"family":"Schneider","given":"Kristin E."},{"family":"Baier","given":"Michael"},{"family":"Weiner","given":"Jonathan P."}],"issued":{"date-parts":[["2020",11,1]]}}}],"schema":"https://github.com/citation-style-language/schema/raw/master/csl-citation.json"} </w:instrText>
      </w:r>
      <w:r>
        <w:fldChar w:fldCharType="separate"/>
      </w:r>
      <w:r w:rsidR="00E6468B" w:rsidRPr="00E6468B">
        <w:rPr>
          <w:rFonts w:ascii="Calibri" w:cs="Calibri"/>
          <w:vertAlign w:val="superscript"/>
        </w:rPr>
        <w:t>16</w:t>
      </w:r>
      <w:r>
        <w:fldChar w:fldCharType="end"/>
      </w:r>
      <w:r>
        <w:t xml:space="preserve"> Another study using electronic health record [EHR] data listed several diagnoses and clinical events that may be predictive of opioid overdoses in their machine learning models, which included random forest, decision trees, logistic regression, and deep learning models..</w:t>
      </w:r>
      <w:r>
        <w:fldChar w:fldCharType="begin"/>
      </w:r>
      <w:r w:rsidR="00E6468B">
        <w:instrText xml:space="preserve"> ADDIN ZOTERO_ITEM CSL_CITATION {"citationID":"tFmVV2sX","properties":{"formattedCitation":"\\super 17\\nosupersub{}","plainCitation":"17","noteIndex":0},"citationItems":[{"id":450,"uris":["http://zotero.org/users/1224980/items/4Z6LGGFW"],"uri":["http://zotero.org/users/1224980/items/4Z6LGGFW"],"itemData":{"id":450,"type":"article-journal","abstract":"Opioid addiction in the United States has come to national attention as opioid overdose (OD) related deaths have risen at alarming rates. Combating opioid epidemic becomes a high priority for not only governments but also healthcare providers. This depends on critical knowledge to understand the risk of opioid overdose of patients. In this paper, we present our work on building machine learning based prediction models to predict opioid overdose of patients based on the history of patients’ electronic health records (EHR). We performed two studies using New York State claims data (SPARCS) with 440,000 patients and Cerner’s Health Facts database with 110,000 patients. Our experiments demonstrated that EHR based prediction can achieve best recall with random forest method (precision: 95.3%, recall: 85.7%, F1 score: 90.3%), best precision with deep learning (precision: 99.2%, recall: 77.8%, F1 score: 87.2%). We also discovered that clinical events are among critical features for the predictions.","container-title":"AMIA Annual Symposium Proceedings","ISSN":"1942-597X","journalAbbreviation":"AMIA Annu Symp Proc","note":"PMID: 32308832\nPMCID: PMC7153049","page":"389-398","source":"PubMed Central","title":"Machine Learning Based Opioid Overdose Prediction Using Electronic Health Records","volume":"2019","author":[{"family":"Dong","given":"Xinyu"},{"family":"Rashidian","given":"Sina"},{"family":"Wang","given":"Yu"},{"family":"Hajagos","given":"Janos"},{"family":"Zhao","given":"Xia"},{"family":"Rosenthal","given":"Richard N."},{"family":"Kong","given":"Jun"},{"family":"Saltz","given":"Mary"},{"family":"Saltz","given":"Joel"},{"family":"Wang","given":"Fusheng"}],"issued":{"date-parts":[["2020",3,4]]}}}],"schema":"https://github.com/citation-style-language/schema/raw/master/csl-citation.json"} </w:instrText>
      </w:r>
      <w:r>
        <w:fldChar w:fldCharType="separate"/>
      </w:r>
      <w:r w:rsidR="00E6468B" w:rsidRPr="00E6468B">
        <w:rPr>
          <w:rFonts w:ascii="Calibri" w:cs="Calibri"/>
          <w:vertAlign w:val="superscript"/>
        </w:rPr>
        <w:t>17</w:t>
      </w:r>
      <w:r>
        <w:fldChar w:fldCharType="end"/>
      </w:r>
      <w:r>
        <w:t xml:space="preserve"> Some of these are diagnoses of related conditions such as other substance abuse and mental health conditions.</w:t>
      </w:r>
      <w:r>
        <w:fldChar w:fldCharType="begin"/>
      </w:r>
      <w:r w:rsidR="00E6468B">
        <w:instrText xml:space="preserve"> ADDIN ZOTERO_ITEM CSL_CITATION {"citationID":"NyZPQw6x","properties":{"formattedCitation":"\\super 17\\nosupersub{}","plainCitation":"17","noteIndex":0},"citationItems":[{"id":450,"uris":["http://zotero.org/users/1224980/items/4Z6LGGFW"],"uri":["http://zotero.org/users/1224980/items/4Z6LGGFW"],"itemData":{"id":450,"type":"article-journal","abstract":"Opioid addiction in the United States has come to national attention as opioid overdose (OD) related deaths have risen at alarming rates. Combating opioid epidemic becomes a high priority for not only governments but also healthcare providers. This depends on critical knowledge to understand the risk of opioid overdose of patients. In this paper, we present our work on building machine learning based prediction models to predict opioid overdose of patients based on the history of patients’ electronic health records (EHR). We performed two studies using New York State claims data (SPARCS) with 440,000 patients and Cerner’s Health Facts database with 110,000 patients. Our experiments demonstrated that EHR based prediction can achieve best recall with random forest method (precision: 95.3%, recall: 85.7%, F1 score: 90.3%), best precision with deep learning (precision: 99.2%, recall: 77.8%, F1 score: 87.2%). We also discovered that clinical events are among critical features for the predictions.","container-title":"AMIA Annual Symposium Proceedings","ISSN":"1942-597X","journalAbbreviation":"AMIA Annu Symp Proc","note":"PMID: 32308832\nPMCID: PMC7153049","page":"389-398","source":"PubMed Central","title":"Machine Learning Based Opioid Overdose Prediction Using Electronic Health Records","volume":"2019","author":[{"family":"Dong","given":"Xinyu"},{"family":"Rashidian","given":"Sina"},{"family":"Wang","given":"Yu"},{"family":"Hajagos","given":"Janos"},{"family":"Zhao","given":"Xia"},{"family":"Rosenthal","given":"Richard N."},{"family":"Kong","given":"Jun"},{"family":"Saltz","given":"Mary"},{"family":"Saltz","given":"Joel"},{"family":"Wang","given":"Fusheng"}],"issued":{"date-parts":[["2020",3,4]]}}}],"schema":"https://github.com/citation-style-language/schema/raw/master/csl-citation.json"} </w:instrText>
      </w:r>
      <w:r>
        <w:fldChar w:fldCharType="separate"/>
      </w:r>
      <w:r w:rsidR="00E6468B" w:rsidRPr="00E6468B">
        <w:rPr>
          <w:rFonts w:ascii="Calibri" w:cs="Calibri"/>
          <w:vertAlign w:val="superscript"/>
        </w:rPr>
        <w:t>17</w:t>
      </w:r>
      <w:r>
        <w:fldChar w:fldCharType="end"/>
      </w:r>
      <w:r>
        <w:t xml:space="preserve"> Others include clinical data in EHRs such as BMI, pulse, respiratory rate, hypertension, and history of pain.</w:t>
      </w:r>
      <w:r>
        <w:fldChar w:fldCharType="begin"/>
      </w:r>
      <w:r w:rsidR="00E6468B">
        <w:instrText xml:space="preserve"> ADDIN ZOTERO_ITEM CSL_CITATION {"citationID":"I9Nr965e","properties":{"formattedCitation":"\\super 17\\nosupersub{}","plainCitation":"17","noteIndex":0},"citationItems":[{"id":450,"uris":["http://zotero.org/users/1224980/items/4Z6LGGFW"],"uri":["http://zotero.org/users/1224980/items/4Z6LGGFW"],"itemData":{"id":450,"type":"article-journal","abstract":"Opioid addiction in the United States has come to national attention as opioid overdose (OD) related deaths have risen at alarming rates. Combating opioid epidemic becomes a high priority for not only governments but also healthcare providers. This depends on critical knowledge to understand the risk of opioid overdose of patients. In this paper, we present our work on building machine learning based prediction models to predict opioid overdose of patients based on the history of patients’ electronic health records (EHR). We performed two studies using New York State claims data (SPARCS) with 440,000 patients and Cerner’s Health Facts database with 110,000 patients. Our experiments demonstrated that EHR based prediction can achieve best recall with random forest method (precision: 95.3%, recall: 85.7%, F1 score: 90.3%), best precision with deep learning (precision: 99.2%, recall: 77.8%, F1 score: 87.2%). We also discovered that clinical events are among critical features for the predictions.","container-title":"AMIA Annual Symposium Proceedings","ISSN":"1942-597X","journalAbbreviation":"AMIA Annu Symp Proc","note":"PMID: 32308832\nPMCID: PMC7153049","page":"389-398","source":"PubMed Central","title":"Machine Learning Based Opioid Overdose Prediction Using Electronic Health Records","volume":"2019","author":[{"family":"Dong","given":"Xinyu"},{"family":"Rashidian","given":"Sina"},{"family":"Wang","given":"Yu"},{"family":"Hajagos","given":"Janos"},{"family":"Zhao","given":"Xia"},{"family":"Rosenthal","given":"Richard N."},{"family":"Kong","given":"Jun"},{"family":"Saltz","given":"Mary"},{"family":"Saltz","given":"Joel"},{"family":"Wang","given":"Fusheng"}],"issued":{"date-parts":[["2020",3,4]]}}}],"schema":"https://github.com/citation-style-language/schema/raw/master/csl-citation.json"} </w:instrText>
      </w:r>
      <w:r>
        <w:fldChar w:fldCharType="separate"/>
      </w:r>
      <w:r w:rsidR="00E6468B" w:rsidRPr="00E6468B">
        <w:rPr>
          <w:rFonts w:ascii="Calibri" w:cs="Calibri"/>
          <w:vertAlign w:val="superscript"/>
        </w:rPr>
        <w:t>17</w:t>
      </w:r>
      <w:r>
        <w:fldChar w:fldCharType="end"/>
      </w:r>
      <w:r>
        <w:t xml:space="preserve"> History of being injured in a motor vehicle collision as a pedestrian were also influential in their machine learning models.</w:t>
      </w:r>
      <w:r>
        <w:fldChar w:fldCharType="begin"/>
      </w:r>
      <w:r w:rsidR="00E6468B">
        <w:instrText xml:space="preserve"> ADDIN ZOTERO_ITEM CSL_CITATION {"citationID":"R3u83ET1","properties":{"formattedCitation":"\\super 17\\nosupersub{}","plainCitation":"17","noteIndex":0},"citationItems":[{"id":450,"uris":["http://zotero.org/users/1224980/items/4Z6LGGFW"],"uri":["http://zotero.org/users/1224980/items/4Z6LGGFW"],"itemData":{"id":450,"type":"article-journal","abstract":"Opioid addiction in the United States has come to national attention as opioid overdose (OD) related deaths have risen at alarming rates. Combating opioid epidemic becomes a high priority for not only governments but also healthcare providers. This depends on critical knowledge to understand the risk of opioid overdose of patients. In this paper, we present our work on building machine learning based prediction models to predict opioid overdose of patients based on the history of patients’ electronic health records (EHR). We performed two studies using New York State claims data (SPARCS) with 440,000 patients and Cerner’s Health Facts database with 110,000 patients. Our experiments demonstrated that EHR based prediction can achieve best recall with random forest method (precision: 95.3%, recall: 85.7%, F1 score: 90.3%), best precision with deep learning (precision: 99.2%, recall: 77.8%, F1 score: 87.2%). We also discovered that clinical events are among critical features for the predictions.","container-title":"AMIA Annual Symposium Proceedings","ISSN":"1942-597X","journalAbbreviation":"AMIA Annu Symp Proc","note":"PMID: 32308832\nPMCID: PMC7153049","page":"389-398","source":"PubMed Central","title":"Machine Learning Based Opioid Overdose Prediction Using Electronic Health Records","volume":"2019","author":[{"family":"Dong","given":"Xinyu"},{"family":"Rashidian","given":"Sina"},{"family":"Wang","given":"Yu"},{"family":"Hajagos","given":"Janos"},{"family":"Zhao","given":"Xia"},{"family":"Rosenthal","given":"Richard N."},{"family":"Kong","given":"Jun"},{"family":"Saltz","given":"Mary"},{"family":"Saltz","given":"Joel"},{"family":"Wang","given":"Fusheng"}],"issued":{"date-parts":[["2020",3,4]]}}}],"schema":"https://github.com/citation-style-language/schema/raw/master/csl-citation.json"} </w:instrText>
      </w:r>
      <w:r>
        <w:fldChar w:fldCharType="separate"/>
      </w:r>
      <w:r w:rsidR="00E6468B" w:rsidRPr="00E6468B">
        <w:rPr>
          <w:rFonts w:ascii="Calibri" w:cs="Calibri"/>
          <w:vertAlign w:val="superscript"/>
        </w:rPr>
        <w:t>17</w:t>
      </w:r>
      <w:r>
        <w:fldChar w:fldCharType="end"/>
      </w:r>
      <w:r w:rsidR="002A127E">
        <w:t xml:space="preserve"> There was also a study using predictive modeling based on Prescription Drug Monitoring Program data to predict fatal opioid overdose.</w:t>
      </w:r>
      <w:r w:rsidR="002A127E">
        <w:fldChar w:fldCharType="begin"/>
      </w:r>
      <w:r w:rsidR="002A127E">
        <w:instrText xml:space="preserve"> ADDIN ZOTERO_ITEM CSL_CITATION {"citationID":"EyQNvH1O","properties":{"formattedCitation":"\\super 18\\nosupersub{}","plainCitation":"18","noteIndex":0},"citationItems":[{"id":461,"uris":["http://zotero.org/users/1224980/items/XNVIDJQV"],"uri":["http://zotero.org/users/1224980/items/XNVIDJQV"],"itemData":{"id":461,"type":"article-journal","abstract":"INTRODUCTION: Prescription Drug Monitoring Program data can provide insights into a patient's likelihood of an opioid overdose, yet clinicians and public health officials lack indicators to identify individuals at highest risk accurately. A predictive model was developed and validated using Prescription Drug Monitoring Program prescription histories to identify those at risk for fatal overdose because of any opioid or illicit opioids.\nMETHODS: From December 2018 to July 2019, a retrospective cohort analysis was performed on Maryland residents aged 18-80 years with a filled opioid prescription (n=565,175) from January to June 2016. Fatal opioid overdoses were identified from the Office of the Chief Medical Examiner and were linked at the person-level with Prescription Drug Monitoring Program data. Split-half technique was used to develop and validate a multivariate logistic regression with a 6-month lookback period and assessed model calibration and discrimination.\nRESULTS: Predictors of any opioid-related fatal overdose included male sex, age 65-80 years, Medicaid, Medicare, 1 or more long-acting opioid fills, 1 or more buprenorphine fills, 2 to 3 and 4 or more short-acting schedule II opioid fills, opioid days' supply ≥91 days, average morphine milligram equivalent daily dose, 2 or more benzodiazepine fills, and 1 or more muscle relaxant fills. Model discrimination for the validation cohort was good (area under the curve: any, 0.81; illicit, 0.77).\nCONCLUSIONS: A model for predicting fatal opioid overdoses was developed using Prescription Drug Monitoring Program data. Given the recent national epidemic of deaths involving heroin and fentanyl, it is noteworthy that the model performed equally well in identifying those at risk for overdose deaths from both illicit and prescription opioids.","container-title":"American Journal of Preventive Medicine","DOI":"10.1016/j.amepre.2019.07.026","ISSN":"1873-2607","issue":"6","journalAbbreviation":"Am J Prev Med","language":"eng","note":"PMID: 31753274\nPMCID: PMC7996003","page":"e211-e217","source":"PubMed","title":"Predicting Opioid Overdose Deaths Using Prescription Drug Monitoring Program Data","volume":"57","author":[{"family":"Ferris","given":"Lindsey M."},{"family":"Saloner","given":"Brendan"},{"family":"Krawczyk","given":"Noa"},{"family":"Schneider","given":"Kristin E."},{"family":"Jarman","given":"Molly P."},{"family":"Jackson","given":"Kate"},{"family":"Lyons","given":"B. Casey"},{"family":"Eisenberg","given":"Matthew D."},{"family":"Richards","given":"Tom M."},{"family":"Lemke","given":"Klaus W."},{"family":"Weiner","given":"Jonathan P."}],"issued":{"date-parts":[["2019",12]]}}}],"schema":"https://github.com/citation-style-language/schema/raw/master/csl-citation.json"} </w:instrText>
      </w:r>
      <w:r w:rsidR="002A127E">
        <w:fldChar w:fldCharType="separate"/>
      </w:r>
      <w:r w:rsidR="002A127E" w:rsidRPr="002A127E">
        <w:rPr>
          <w:rFonts w:ascii="Calibri" w:cs="Calibri"/>
          <w:vertAlign w:val="superscript"/>
        </w:rPr>
        <w:t>18</w:t>
      </w:r>
      <w:r w:rsidR="002A127E">
        <w:fldChar w:fldCharType="end"/>
      </w:r>
      <w:r w:rsidR="002A127E">
        <w:t xml:space="preserve"> Their model achieved an AUC of 0.81 for overdose on any use of opioids resulting in a fatal overdose and 0.77 for illicit use of opioids resulting in a fatal overdose.</w:t>
      </w:r>
      <w:r w:rsidR="002A127E">
        <w:fldChar w:fldCharType="begin"/>
      </w:r>
      <w:r w:rsidR="002A127E">
        <w:instrText xml:space="preserve"> ADDIN ZOTERO_ITEM CSL_CITATION {"citationID":"PIduayM0","properties":{"formattedCitation":"\\super 18\\nosupersub{}","plainCitation":"18","noteIndex":0},"citationItems":[{"id":461,"uris":["http://zotero.org/users/1224980/items/XNVIDJQV"],"uri":["http://zotero.org/users/1224980/items/XNVIDJQV"],"itemData":{"id":461,"type":"article-journal","abstract":"INTRODUCTION: Prescription Drug Monitoring Program data can provide insights into a patient's likelihood of an opioid overdose, yet clinicians and public health officials lack indicators to identify individuals at highest risk accurately. A predictive model was developed and validated using Prescription Drug Monitoring Program prescription histories to identify those at risk for fatal overdose because of any opioid or illicit opioids.\nMETHODS: From December 2018 to July 2019, a retrospective cohort analysis was performed on Maryland residents aged 18-80 years with a filled opioid prescription (n=565,175) from January to June 2016. Fatal opioid overdoses were identified from the Office of the Chief Medical Examiner and were linked at the person-level with Prescription Drug Monitoring Program data. Split-half technique was used to develop and validate a multivariate logistic regression with a 6-month lookback period and assessed model calibration and discrimination.\nRESULTS: Predictors of any opioid-related fatal overdose included male sex, age 65-80 years, Medicaid, Medicare, 1 or more long-acting opioid fills, 1 or more buprenorphine fills, 2 to 3 and 4 or more short-acting schedule II opioid fills, opioid days' supply ≥91 days, average morphine milligram equivalent daily dose, 2 or more benzodiazepine fills, and 1 or more muscle relaxant fills. Model discrimination for the validation cohort was good (area under the curve: any, 0.81; illicit, 0.77).\nCONCLUSIONS: A model for predicting fatal opioid overdoses was developed using Prescription Drug Monitoring Program data. Given the recent national epidemic of deaths involving heroin and fentanyl, it is noteworthy that the model performed equally well in identifying those at risk for overdose deaths from both illicit and prescription opioids.","container-title":"American Journal of Preventive Medicine","DOI":"10.1016/j.amepre.2019.07.026","ISSN":"1873-2607","issue":"6","journalAbbreviation":"Am J Prev Med","language":"eng","note":"PMID: 31753274\nPMCID: PMC7996003","page":"e211-e217","source":"PubMed","title":"Predicting Opioid Overdose Deaths Using Prescription Drug Monitoring Program Data","volume":"57","author":[{"family":"Ferris","given":"Lindsey M."},{"family":"Saloner","given":"Brendan"},{"family":"Krawczyk","given":"Noa"},{"family":"Schneider","given":"Kristin E."},{"family":"Jarman","given":"Molly P."},{"family":"Jackson","given":"Kate"},{"family":"Lyons","given":"B. Casey"},{"family":"Eisenberg","given":"Matthew D."},{"family":"Richards","given":"Tom M."},{"family":"Lemke","given":"Klaus W."},{"family":"Weiner","given":"Jonathan P."}],"issued":{"date-parts":[["2019",12]]}}}],"schema":"https://github.com/citation-style-language/schema/raw/master/csl-citation.json"} </w:instrText>
      </w:r>
      <w:r w:rsidR="002A127E">
        <w:fldChar w:fldCharType="separate"/>
      </w:r>
      <w:r w:rsidR="002A127E" w:rsidRPr="002A127E">
        <w:rPr>
          <w:rFonts w:ascii="Calibri" w:cs="Calibri"/>
          <w:vertAlign w:val="superscript"/>
        </w:rPr>
        <w:t>18</w:t>
      </w:r>
      <w:r w:rsidR="002A127E">
        <w:fldChar w:fldCharType="end"/>
      </w:r>
      <w:r w:rsidR="002A127E">
        <w:t xml:space="preserve"> They found that male sex, a fill of 1 or more long-acting opioids, 1 or more buprenorphine fills, 2 or more short-acting opioid fills, large fills of opiates (91 or more days), average morphine milligram equivalent daily dose, 2 or more benzodiazepine fills, and 1 or more fills of muscle relaxants were significant predictors of fatal opioid overdose.</w:t>
      </w:r>
      <w:r w:rsidR="002A127E">
        <w:fldChar w:fldCharType="begin"/>
      </w:r>
      <w:r w:rsidR="002A127E">
        <w:instrText xml:space="preserve"> ADDIN ZOTERO_ITEM CSL_CITATION {"citationID":"18ie99t8","properties":{"formattedCitation":"\\super 18\\nosupersub{}","plainCitation":"18","noteIndex":0},"citationItems":[{"id":461,"uris":["http://zotero.org/users/1224980/items/XNVIDJQV"],"uri":["http://zotero.org/users/1224980/items/XNVIDJQV"],"itemData":{"id":461,"type":"article-journal","abstract":"INTRODUCTION: Prescription Drug Monitoring Program data can provide insights into a patient's likelihood of an opioid overdose, yet clinicians and public health officials lack indicators to identify individuals at highest risk accurately. A predictive model was developed and validated using Prescription Drug Monitoring Program prescription histories to identify those at risk for fatal overdose because of any opioid or illicit opioids.\nMETHODS: From December 2018 to July 2019, a retrospective cohort analysis was performed on Maryland residents aged 18-80 years with a filled opioid prescription (n=565,175) from January to June 2016. Fatal opioid overdoses were identified from the Office of the Chief Medical Examiner and were linked at the person-level with Prescription Drug Monitoring Program data. Split-half technique was used to develop and validate a multivariate logistic regression with a 6-month lookback period and assessed model calibration and discrimination.\nRESULTS: Predictors of any opioid-related fatal overdose included male sex, age 65-80 years, Medicaid, Medicare, 1 or more long-acting opioid fills, 1 or more buprenorphine fills, 2 to 3 and 4 or more short-acting schedule II opioid fills, opioid days' supply ≥91 days, average morphine milligram equivalent daily dose, 2 or more benzodiazepine fills, and 1 or more muscle relaxant fills. Model discrimination for the validation cohort was good (area under the curve: any, 0.81; illicit, 0.77).\nCONCLUSIONS: A model for predicting fatal opioid overdoses was developed using Prescription Drug Monitoring Program data. Given the recent national epidemic of deaths involving heroin and fentanyl, it is noteworthy that the model performed equally well in identifying those at risk for overdose deaths from both illicit and prescription opioids.","container-title":"American Journal of Preventive Medicine","DOI":"10.1016/j.amepre.2019.07.026","ISSN":"1873-2607","issue":"6","journalAbbreviation":"Am J Prev Med","language":"eng","note":"PMID: 31753274\nPMCID: PMC7996003","page":"e211-e217","source":"PubMed","title":"Predicting Opioid Overdose Deaths Using Prescription Drug Monitoring Program Data","volume":"57","author":[{"family":"Ferris","given":"Lindsey M."},{"family":"Saloner","given":"Brendan"},{"family":"Krawczyk","given":"Noa"},{"family":"Schneider","given":"Kristin E."},{"family":"Jarman","given":"Molly P."},{"family":"Jackson","given":"Kate"},{"family":"Lyons","given":"B. Casey"},{"family":"Eisenberg","given":"Matthew D."},{"family":"Richards","given":"Tom M."},{"family":"Lemke","given":"Klaus W."},{"family":"Weiner","given":"Jonathan P."}],"issued":{"date-parts":[["2019",12]]}}}],"schema":"https://github.com/citation-style-language/schema/raw/master/csl-citation.json"} </w:instrText>
      </w:r>
      <w:r w:rsidR="002A127E">
        <w:fldChar w:fldCharType="separate"/>
      </w:r>
      <w:r w:rsidR="002A127E" w:rsidRPr="002A127E">
        <w:rPr>
          <w:rFonts w:ascii="Calibri" w:cs="Calibri"/>
          <w:vertAlign w:val="superscript"/>
        </w:rPr>
        <w:t>18</w:t>
      </w:r>
      <w:r w:rsidR="002A127E">
        <w:fldChar w:fldCharType="end"/>
      </w:r>
      <w:r w:rsidR="002A127E">
        <w:t xml:space="preserve"> They also found that older age was protective.</w:t>
      </w:r>
      <w:r w:rsidR="002A127E">
        <w:fldChar w:fldCharType="begin"/>
      </w:r>
      <w:r w:rsidR="002A127E">
        <w:instrText xml:space="preserve"> ADDIN ZOTERO_ITEM CSL_CITATION {"citationID":"DkNQOGAy","properties":{"formattedCitation":"\\super 18\\nosupersub{}","plainCitation":"18","noteIndex":0},"citationItems":[{"id":461,"uris":["http://zotero.org/users/1224980/items/XNVIDJQV"],"uri":["http://zotero.org/users/1224980/items/XNVIDJQV"],"itemData":{"id":461,"type":"article-journal","abstract":"INTRODUCTION: Prescription Drug Monitoring Program data can provide insights into a patient's likelihood of an opioid overdose, yet clinicians and public health officials lack indicators to identify individuals at highest risk accurately. A predictive model was developed and validated using Prescription Drug Monitoring Program prescription histories to identify those at risk for fatal overdose because of any opioid or illicit opioids.\nMETHODS: From December 2018 to July 2019, a retrospective cohort analysis was performed on Maryland residents aged 18-80 years with a filled opioid prescription (n=565,175) from January to June 2016. Fatal opioid overdoses were identified from the Office of the Chief Medical Examiner and were linked at the person-level with Prescription Drug Monitoring Program data. Split-half technique was used to develop and validate a multivariate logistic regression with a 6-month lookback period and assessed model calibration and discrimination.\nRESULTS: Predictors of any opioid-related fatal overdose included male sex, age 65-80 years, Medicaid, Medicare, 1 or more long-acting opioid fills, 1 or more buprenorphine fills, 2 to 3 and 4 or more short-acting schedule II opioid fills, opioid days' supply ≥91 days, average morphine milligram equivalent daily dose, 2 or more benzodiazepine fills, and 1 or more muscle relaxant fills. Model discrimination for the validation cohort was good (area under the curve: any, 0.81; illicit, 0.77).\nCONCLUSIONS: A model for predicting fatal opioid overdoses was developed using Prescription Drug Monitoring Program data. Given the recent national epidemic of deaths involving heroin and fentanyl, it is noteworthy that the model performed equally well in identifying those at risk for overdose deaths from both illicit and prescription opioids.","container-title":"American Journal of Preventive Medicine","DOI":"10.1016/j.amepre.2019.07.026","ISSN":"1873-2607","issue":"6","journalAbbreviation":"Am J Prev Med","language":"eng","note":"PMID: 31753274\nPMCID: PMC7996003","page":"e211-e217","source":"PubMed","title":"Predicting Opioid Overdose Deaths Using Prescription Drug Monitoring Program Data","volume":"57","author":[{"family":"Ferris","given":"Lindsey M."},{"family":"Saloner","given":"Brendan"},{"family":"Krawczyk","given":"Noa"},{"family":"Schneider","given":"Kristin E."},{"family":"Jarman","given":"Molly P."},{"family":"Jackson","given":"Kate"},{"family":"Lyons","given":"B. Casey"},{"family":"Eisenberg","given":"Matthew D."},{"family":"Richards","given":"Tom M."},{"family":"Lemke","given":"Klaus W."},{"family":"Weiner","given":"Jonathan P."}],"issued":{"date-parts":[["2019",12]]}}}],"schema":"https://github.com/citation-style-language/schema/raw/master/csl-citation.json"} </w:instrText>
      </w:r>
      <w:r w:rsidR="002A127E">
        <w:fldChar w:fldCharType="separate"/>
      </w:r>
      <w:r w:rsidR="002A127E" w:rsidRPr="002A127E">
        <w:rPr>
          <w:rFonts w:ascii="Calibri" w:cs="Calibri"/>
          <w:vertAlign w:val="superscript"/>
        </w:rPr>
        <w:t>18</w:t>
      </w:r>
      <w:r w:rsidR="002A127E">
        <w:fldChar w:fldCharType="end"/>
      </w:r>
      <w:r w:rsidR="002A127E">
        <w:t xml:space="preserve"> A systematic review of literature on opioid predictive models found that the </w:t>
      </w:r>
      <w:r w:rsidR="0053176B">
        <w:t>significant</w:t>
      </w:r>
      <w:r w:rsidR="002A127E">
        <w:t xml:space="preserve"> </w:t>
      </w:r>
      <w:r w:rsidR="0053176B">
        <w:t>predictors</w:t>
      </w:r>
      <w:r w:rsidR="002A127E">
        <w:t xml:space="preserve"> included, demographics (age, race, sex, and socioeconomic status</w:t>
      </w:r>
      <w:r w:rsidR="0053176B">
        <w:t>), comorbid psychiatric conditions, substance abuse disorders, chronic pain, lung disease, prescribing data related to opioids, living with people who are prescribed opioids, and co-use of other sedatives.</w:t>
      </w:r>
      <w:r w:rsidR="0053176B">
        <w:fldChar w:fldCharType="begin"/>
      </w:r>
      <w:r w:rsidR="0053176B">
        <w:instrText xml:space="preserve"> ADDIN ZOTERO_ITEM CSL_CITATION {"citationID":"x1frLgNU","properties":{"formattedCitation":"\\super 19\\nosupersub{}","plainCitation":"19","noteIndex":0},"citationItems":[{"id":464,"uris":["http://zotero.org/users/1224980/items/6SP5RGB6"],"uri":["http://zotero.org/users/1224980/items/6SP5RGB6"],"itemData":{"id":464,"type":"article-journal","abstract":"Drug, and specifically opioid-related, overdoses remain a major public health problem in the United States. Multiple studies have examined individual risk factors associated with overdose risk, but research developing clinical risk prediction tools for overdose has only emerged in the last few years. We conducted a comprehensive review of the literature on patient-level factors associated with opioid-related overdose risk, with an emphasis on clinical risk prediction models for opioid-related overdose in the United States. Studies that developed and/or validated clinical prediction models were closely reviewed and evaluated to determine the state of the field. We identified 12 studies that reported risk prediction models for opioid-related overdose risk. Published models were developed from a variety of data sources, including Veterans Health Administration data, Medicare data, commercial insurance data, and statewide linked datasets. Studies reported model performance using measures of discrimination, usually at good-to-excellent levels, though they did not always assess calibration. C-statistics were better for models that included clinical predictors (c-statistics: 0.75-0.95) compared to models without them (c-statistics: 0.69-0.82). External validation of models was rare, and we found no studies evaluating implementation of models or risk prediction tools into clinical practice. A common feature of these models was a high rate of false positives, largely because opioid-related overdose is rare in the general population. Thus, efforts to implement prediction models into practice should take into account that published models overestimate overdose risk for many low-risk patients. Future prediction models assessing overdose risk should employ external validation and address model calibration. In order to translate findings from prediction models into clinical public health benefit, future studies should focus on developing clinical prediction tools based on prediction models, implementing these tools into clinical practice, and evaluating the impact of these models on treatment decisions, patient outcomes, and, ultimately, opioid overdose rates.","container-title":"Translational Research: The Journal of Laboratory and Clinical Medicine","DOI":"10.1016/j.trsl.2021.03.012","ISSN":"1878-1810","journalAbbreviation":"Transl Res","language":"eng","note":"PMID: 33762186\nPMCID: PMC8217215","page":"74-87","source":"PubMed","title":"Assessing opioid overdose risk: a review of clinical prediction models utilizing patient-level data","title-short":"Assessing opioid overdose risk","volume":"234","author":[{"family":"Tseregounis","given":"Iraklis Erik"},{"family":"Henry","given":"Stephen G."}],"issued":{"date-parts":[["2021",8]]}}}],"schema":"https://github.com/citation-style-language/schema/raw/master/csl-citation.json"} </w:instrText>
      </w:r>
      <w:r w:rsidR="0053176B">
        <w:fldChar w:fldCharType="separate"/>
      </w:r>
      <w:r w:rsidR="0053176B" w:rsidRPr="0053176B">
        <w:rPr>
          <w:rFonts w:ascii="Calibri" w:cs="Calibri"/>
          <w:vertAlign w:val="superscript"/>
        </w:rPr>
        <w:t>19</w:t>
      </w:r>
      <w:r w:rsidR="0053176B">
        <w:fldChar w:fldCharType="end"/>
      </w:r>
    </w:p>
    <w:p w14:paraId="1D80A9DA" w14:textId="6C00D5BA" w:rsidR="002A559A" w:rsidRDefault="002A559A" w:rsidP="002A559A"/>
    <w:p w14:paraId="30BBA29C" w14:textId="77777777" w:rsidR="004E42C3" w:rsidRDefault="001C365C" w:rsidP="002A559A">
      <w:r w:rsidRPr="001C365C">
        <w:rPr>
          <w:i/>
          <w:iCs/>
        </w:rPr>
        <w:t>Analysis of Social Determinants of Health</w:t>
      </w:r>
      <w:r w:rsidR="004E42C3">
        <w:rPr>
          <w:i/>
          <w:iCs/>
        </w:rPr>
        <w:t xml:space="preserve"> and Geospatial</w:t>
      </w:r>
      <w:r w:rsidRPr="001C365C">
        <w:rPr>
          <w:i/>
          <w:iCs/>
        </w:rPr>
        <w:t xml:space="preserve"> Data</w:t>
      </w:r>
    </w:p>
    <w:p w14:paraId="77142FFC" w14:textId="4F674252" w:rsidR="002A559A" w:rsidRPr="00DA05F2" w:rsidRDefault="002A559A" w:rsidP="002A559A"/>
    <w:p w14:paraId="141BC18F" w14:textId="07DD56A1" w:rsidR="00D739C5" w:rsidRDefault="00D739C5" w:rsidP="002A559A"/>
    <w:p w14:paraId="038CC1F2" w14:textId="0FF357A1" w:rsidR="00AD2318" w:rsidRPr="00AD2318" w:rsidRDefault="00EB05E5" w:rsidP="00C56EF2">
      <w:pPr>
        <w:ind w:firstLine="720"/>
      </w:pPr>
      <w:r>
        <w:t>A review of the literature has resulted in some potential social determinants of health</w:t>
      </w:r>
      <w:r w:rsidR="00C56EF2">
        <w:t xml:space="preserve"> </w:t>
      </w:r>
      <w:r>
        <w:t xml:space="preserve">variables to include in a model of stimulant overdose. </w:t>
      </w:r>
      <w:r w:rsidR="00AD2318">
        <w:t>In a 2006 study, Galea et al found that lower educational attainment and homelessness were associated with cocaine overdoses.</w:t>
      </w:r>
      <w:r w:rsidR="00AD2318">
        <w:fldChar w:fldCharType="begin"/>
      </w:r>
      <w:r w:rsidR="00B674D6">
        <w:instrText xml:space="preserve"> ADDIN ZOTERO_ITEM CSL_CITATION {"citationID":"rMJvZ5Vj","properties":{"formattedCitation":"\\super 14\\nosupersub{}","plainCitation":"14","noteIndex":0},"citationItems":[{"id":384,"uris":["http://zotero.org/users/1224980/items/EWI6SDKY"],"uri":["http://zotero.org/users/1224980/items/EWI6SDKY"],"itemData":{"id":384,"type":"article-journal","abstract":"The relation between illicit drug dependence and the likelihood of drug overdose is unclear. We recruited 1,066 habitual drug users for this analysis through street-based outreach in New York City. In this sample, 99.3% of respondents used heroin in the past year and 87.1% of respondents used cocaine; 819 (77.5%) heroin users and 735 (79.2%) cocaine users were severely dependent on either drug respectively. In multivariable models, among heroin users, persons who were severely heroin dependent were less likely (OR = 0.6; 95% CI = 0.4-0.9) to have overdosed on any drug in the past year; among cocaine users, those who were severely cocaine dependent were more likely (OR = 1.6; 95% CI = 1.0-2.6) to have overdosed in the past year. The relation between illicit drug dependence and risk of overdose may vary for different patterns of drug dependence. These observations suggest that overdose prevention interventions, perhaps even those specifically targeting opiate overdose, may be more efficiently directed at individuals exhibiting cocaine dependence.","container-title":"Journal of Addictive Diseases","DOI":"10.1300/J069v25n03_10","ISSN":"1055-0887","issue":"3","journalAbbreviation":"J Addict Dis","language":"eng","note":"PMID: 16956872","page":"79-87","source":"PubMed","title":"Heroin and cocaine dependence and the risk of accidental non-fatal drug overdose","volume":"25","author":[{"family":"Galea","given":"Sandro"},{"family":"Nandi","given":"Ari"},{"family":"Coffin","given":"Phillip O."},{"family":"Tracy","given":"Melissa"},{"family":"Markham Piper","given":"Tinka"},{"family":"Ompad","given":"Danielle"},{"family":"Vlahov","given":"David"}],"issued":{"date-parts":[["2006"]]}}}],"schema":"https://github.com/citation-style-language/schema/raw/master/csl-citation.json"} </w:instrText>
      </w:r>
      <w:r w:rsidR="00AD2318">
        <w:fldChar w:fldCharType="separate"/>
      </w:r>
      <w:r w:rsidR="00B674D6" w:rsidRPr="00B674D6">
        <w:rPr>
          <w:rFonts w:ascii="Calibri" w:cs="Calibri"/>
          <w:vertAlign w:val="superscript"/>
        </w:rPr>
        <w:t>14</w:t>
      </w:r>
      <w:r w:rsidR="00AD2318">
        <w:fldChar w:fldCharType="end"/>
      </w:r>
      <w:r w:rsidR="00C56EF2">
        <w:t xml:space="preserve"> A 2019 paper by Han et al, found associations between male sex, mid age, and Black race with cocaine overdoses.</w:t>
      </w:r>
      <w:r w:rsidR="00C56EF2">
        <w:fldChar w:fldCharType="begin"/>
      </w:r>
      <w:r w:rsidR="00C56EF2">
        <w:instrText xml:space="preserve"> ADDIN ZOTERO_ITEM CSL_CITATION {"citationID":"FXzlZTIM","properties":{"formattedCitation":"\\super 13\\nosupersub{}","plainCitation":"13","noteIndex":0},"citationItems":[{"id":397,"uris":["http://zotero.org/users/1224980/items/CZQX7K37"],"uri":["http://zotero.org/users/1224980/items/CZQX7K37"],"itemData":{"id":397,"type":"article-journal","abstract":"BACKGROUND: Cocaine is commonly involved in unintentional drug poisoning (overdose) deaths, accounting for 46% of overdose deaths in New York City (NYC) in 2016. However, little research exists regarding cocaine use by middle-aged and older adults, who are more likely than younger individuals to have underlying cardiovascular disease (CVD) and therefore, may be at increased risk for the adverse health consequences of cocaine.\nMETHODS: We conducted a retrospective analysis of unintentional drug overdose deaths of middle-aged and older NYC residents age 45-84 from 2000 to 2016 using two linked sources, NYC death certificates and toxicology results from the Office of the Chief Medical Examiner.\nRESULTS: From 2000 to 2016, there were 6061 unintentional drug overdose deaths among New Yorkers age 45-84. Of those, cocaine was involved in 53% (n = 3183). Co-occurring opioid involvement (fentanyl, heroin, methadone, or opioid analgesics) among deaths involving cocaine was common (58%). Compared to decedents of non-cocaine involved overdose, decedents of cocaine-involved overdose were more likely to be male and non-Latino Black. Multivariable analysis showed that adults age 45-54 (adjusted odds ratio [AOR] = 1.34, 95% 1.05, 1.70), males (AOR = 1.30, 95% CI 1.15, 1.46), Bronx residence (AOR = 1.29, 95% CI 1.08, 1.54), and non-Latino black race/ethnicity (AOR = 2.37, 95% CI 2.07, 2.72) were independently associated with cocaine-involved overdose.\nCONCLUSION: Characteristics of decedents of cocaine-involved overdose overlap with populations with high CVD burden in NYC. Studies are needed to better understand the risks of cocaine among adults with underlying CVD.","container-title":"Drug and Alcohol Dependence","DOI":"10.1016/j.drugalcdep.2019.01.042","ISSN":"1879-0046","journalAbbreviation":"Drug Alcohol Depend","language":"eng","note":"PMID: 30909019\nPMCID: PMC6467745","page":"121-125","source":"PubMed","title":"Unintentional drug overdose deaths involving cocaine among middle-aged and older adults in New York City","volume":"198","author":[{"family":"Han","given":"Benjamin H."},{"family":"Tuazon","given":"Ellenie"},{"family":"Kunins","given":"Hillary V."},{"family":"Mantha","given":"Shivani"},{"family":"Paone","given":"Denise"}],"issued":{"date-parts":[["2019",5,1]]}}}],"schema":"https://github.com/citation-style-language/schema/raw/master/csl-citation.json"} </w:instrText>
      </w:r>
      <w:r w:rsidR="00C56EF2">
        <w:fldChar w:fldCharType="separate"/>
      </w:r>
      <w:r w:rsidR="00C56EF2" w:rsidRPr="00C56EF2">
        <w:rPr>
          <w:rFonts w:ascii="Calibri" w:cs="Calibri"/>
          <w:vertAlign w:val="superscript"/>
        </w:rPr>
        <w:t>13</w:t>
      </w:r>
      <w:r w:rsidR="00C56EF2">
        <w:fldChar w:fldCharType="end"/>
      </w:r>
      <w:r w:rsidR="00C56EF2">
        <w:t xml:space="preserve"> They also found that Bronx residence was associated with cocaine overdoses.</w:t>
      </w:r>
      <w:r w:rsidR="00C56EF2">
        <w:fldChar w:fldCharType="begin"/>
      </w:r>
      <w:r w:rsidR="00C56EF2">
        <w:instrText xml:space="preserve"> ADDIN ZOTERO_ITEM CSL_CITATION {"citationID":"FG171kCr","properties":{"formattedCitation":"\\super 13\\nosupersub{}","plainCitation":"13","noteIndex":0},"citationItems":[{"id":397,"uris":["http://zotero.org/users/1224980/items/CZQX7K37"],"uri":["http://zotero.org/users/1224980/items/CZQX7K37"],"itemData":{"id":397,"type":"article-journal","abstract":"BACKGROUND: Cocaine is commonly involved in unintentional drug poisoning (overdose) deaths, accounting for 46% of overdose deaths in New York City (NYC) in 2016. However, little research exists regarding cocaine use by middle-aged and older adults, who are more likely than younger individuals to have underlying cardiovascular disease (CVD) and therefore, may be at increased risk for the adverse health consequences of cocaine.\nMETHODS: We conducted a retrospective analysis of unintentional drug overdose deaths of middle-aged and older NYC residents age 45-84 from 2000 to 2016 using two linked sources, NYC death certificates and toxicology results from the Office of the Chief Medical Examiner.\nRESULTS: From 2000 to 2016, there were 6061 unintentional drug overdose deaths among New Yorkers age 45-84. Of those, cocaine was involved in 53% (n = 3183). Co-occurring opioid involvement (fentanyl, heroin, methadone, or opioid analgesics) among deaths involving cocaine was common (58%). Compared to decedents of non-cocaine involved overdose, decedents of cocaine-involved overdose were more likely to be male and non-Latino Black. Multivariable analysis showed that adults age 45-54 (adjusted odds ratio [AOR] = 1.34, 95% 1.05, 1.70), males (AOR = 1.30, 95% CI 1.15, 1.46), Bronx residence (AOR = 1.29, 95% CI 1.08, 1.54), and non-Latino black race/ethnicity (AOR = 2.37, 95% CI 2.07, 2.72) were independently associated with cocaine-involved overdose.\nCONCLUSION: Characteristics of decedents of cocaine-involved overdose overlap with populations with high CVD burden in NYC. Studies are needed to better understand the risks of cocaine among adults with underlying CVD.","container-title":"Drug and Alcohol Dependence","DOI":"10.1016/j.drugalcdep.2019.01.042","ISSN":"1879-0046","journalAbbreviation":"Drug Alcohol Depend","language":"eng","note":"PMID: 30909019\nPMCID: PMC6467745","page":"121-125","source":"PubMed","title":"Unintentional drug overdose deaths involving cocaine among middle-aged and older adults in New York City","volume":"198","author":[{"family":"Han","given":"Benjamin H."},{"family":"Tuazon","given":"Ellenie"},{"family":"Kunins","given":"Hillary V."},{"family":"Mantha","given":"Shivani"},{"family":"Paone","given":"Denise"}],"issued":{"date-parts":[["2019",5,1]]}}}],"schema":"https://github.com/citation-style-language/schema/raw/master/csl-citation.json"} </w:instrText>
      </w:r>
      <w:r w:rsidR="00C56EF2">
        <w:fldChar w:fldCharType="separate"/>
      </w:r>
      <w:r w:rsidR="00C56EF2" w:rsidRPr="00C56EF2">
        <w:rPr>
          <w:rFonts w:ascii="Calibri" w:cs="Calibri"/>
          <w:vertAlign w:val="superscript"/>
        </w:rPr>
        <w:t>13</w:t>
      </w:r>
      <w:r w:rsidR="00C56EF2">
        <w:fldChar w:fldCharType="end"/>
      </w:r>
      <w:r w:rsidR="00C56EF2">
        <w:t xml:space="preserve"> The Bronx is known as a socioeconomically struggling borough withing New York City, and the variables that characterize its deprivation may be useful. Criminal justice </w:t>
      </w:r>
      <w:r w:rsidR="00C56EF2">
        <w:lastRenderedPageBreak/>
        <w:t>involvement may also be useful, based on findings in a paper looking at opioid overdoses in Maryland.</w:t>
      </w:r>
      <w:r w:rsidR="00C56EF2">
        <w:fldChar w:fldCharType="begin"/>
      </w:r>
      <w:r w:rsidR="00E6468B">
        <w:instrText xml:space="preserve"> ADDIN ZOTERO_ITEM CSL_CITATION {"citationID":"skZ5AbsA","properties":{"formattedCitation":"\\super 16\\nosupersub{}","plainCitation":"16","noteIndex":0},"citationItems":[{"id":443,"uris":["http://zotero.org/users/1224980/items/4J77YXDV"],"uri":["http://zotero.org/users/1224980/items/4J77YXDV"],"itemData":{"id":443,"type":"article-journal","abstract":"Importance: Responding to the opioid crisis requires tools to identify individuals at risk of overdose. Given the expansion of illicit opioid deaths, it is essential to consider risk factors across multiple service systems.\nObjective: To develop a predictive risk model to identify opioid overdose using linked clinical and criminal justice data.\nDesign, Setting, and Participants: A cross-sectional sample was created using 2015 data from 4 Maryland databases: all-payer hospital discharges, the prescription drug monitoring program (PDMP), public-sector specialty behavioral treatment, and criminal justice records for property or drug-associated offenses. Maryland adults aged 18 to 80 years with records in any of 4 databases were included, excluding individuals who died in 2015 or had a non-Maryland zip code. Logistic regression models were estimated separately for risk of fatal and nonfatal opioid overdose in 2016. Model performance was assessed using bootstrapping. Data analysis took place from February 2018 to November 2019.\nExposures: Controlled substance prescription fills and hospital, specialty behavioral health, or criminal justice encounters.\nMain Outcomes and Measures: Fatal opioid overdose defined by the state medical examiner and 1 or more nonfatal overdoses treated in Maryland hospitals during 2016.\nResults: There were 2 294 707 total individuals in the sample, of whom 42.3% were male (n = 970 019) and 53.0% were younger than 50 years (647 083 [28.2%] aged 18-34 years and 568 160 [24.8%] aged 35-49 years). In 2016, 1204 individuals (0.05%) in the sample experienced fatal opioid overdose and 8430 (0.37%) experienced nonfatal opioid overdose. In adjusted analysis, the factors mostly strongly associated with fatal overdose were male sex (odds ratio [OR], 2.40 [95% CI, 2.08-2.76]), diagnosis of opioid use disorder in a hospital (OR, 2.93 [95% CI, 2.17-3.80]), release from prison in 2015 (OR, 4.23 [95% CI, 2.10-7.11]), and receiving opioid addiction treatment with medication (OR, 2.81 [95% CI, 2.20-3.86]). Similar associations were found for nonfatal overdose. The area under the curve for fatal overdose was 0.82 for a model with hospital variables, 0.86 for a model with both PDMP and hospital variables, and 0.89 for a model that further added behavioral health and criminal justice variables. For nonfatal overdose, the area under the curve using all variables was 0.85.\nConclusions and Relevance: In this analysis, fatal and nonfatal opioid overdose could be accurately predicted with linked administrative databases. Hospital encounter data had higher predictive utility than PDMP data. Model performance was meaningfully improved by adding PDMP records. Predictive models using linked databases can be used to target large-scale public health programs.","container-title":"JAMA psychiatry","DOI":"10.1001/jamapsychiatry.2020.1689","ISSN":"2168-6238","issue":"11","journalAbbreviation":"JAMA Psychiatry","language":"eng","note":"PMID: 32579159\nPMCID: PMC7315388","page":"1155-1162","source":"PubMed","title":"Predictive Modeling of Opioid Overdose Using Linked Statewide Medical and Criminal Justice Data","volume":"77","author":[{"family":"Saloner","given":"Brendan"},{"family":"Chang","given":"Hsien-Yen"},{"family":"Krawczyk","given":"Noa"},{"family":"Ferris","given":"Lindsey"},{"family":"Eisenberg","given":"Matthew"},{"family":"Richards","given":"Thomas"},{"family":"Lemke","given":"Klaus"},{"family":"Schneider","given":"Kristin E."},{"family":"Baier","given":"Michael"},{"family":"Weiner","given":"Jonathan P."}],"issued":{"date-parts":[["2020",11,1]]}}}],"schema":"https://github.com/citation-style-language/schema/raw/master/csl-citation.json"} </w:instrText>
      </w:r>
      <w:r w:rsidR="00C56EF2">
        <w:fldChar w:fldCharType="separate"/>
      </w:r>
      <w:r w:rsidR="00E6468B" w:rsidRPr="00E6468B">
        <w:rPr>
          <w:rFonts w:ascii="Calibri" w:cs="Calibri"/>
          <w:vertAlign w:val="superscript"/>
        </w:rPr>
        <w:t>16</w:t>
      </w:r>
      <w:r w:rsidR="00C56EF2">
        <w:fldChar w:fldCharType="end"/>
      </w:r>
      <w:r w:rsidR="00E6468B">
        <w:t xml:space="preserve"> The same 2007 study in Vancouver found that homelessness, street injecting, and recent incarceration were also associated with non-fatal overdose.</w:t>
      </w:r>
      <w:r w:rsidR="00E6468B">
        <w:fldChar w:fldCharType="begin"/>
      </w:r>
      <w:r w:rsidR="00E6468B">
        <w:instrText xml:space="preserve"> ADDIN ZOTERO_ITEM CSL_CITATION {"citationID":"6wCo0u1N","properties":{"formattedCitation":"\\super 15\\nosupersub{}","plainCitation":"15","noteIndex":0},"citationItems":[{"id":469,"uris":["http://zotero.org/users/1224980/items/SPYVQ8YF"],"uri":["http://zotero.org/users/1224980/items/SPYVQ8YF"],"itemData":{"id":469,"type":"article-journal","abstract":"Background\nNon-fatal overdose is a major determinant of morbidity among injection drug users (IDU). We sought to evaluate factors associated with non-fatal overdose among IDU in Vancouver.\nMethods\nWe examined non-fatal overdose among participants in the Vancouver Injection Drug Users Study. Correlates of non-fatal overdose occurring between 1996 and 2004 were identified using generalized estimating equations (GEE).\nResults\nThere were 1587 participants included in this analysis, including 576 (36%) women. At baseline, 750 (47%) reported a history of non-fatal overdose. In total, 985 reports of non-fatal overdose were made during follow-up by 519 (32.7%) participants. In multivariate GEE analyses, factors independently associated with non-fatal overdose included: heroin injection (AOR=2.67), cocaine injection (AOR=2.01), benzodiazepine use (AOR=2.00), requiring help injecting (AOR=1.58), binge drug use (AOR=1.52), homelessness (AOR=1.38), alcohol use (AOR=1.32), street injecting (AOR=1.22), non-injectable opiate use (AOR=1.16), speedball use (AOR=1.15), and recent incarceration (AOR=1.14). Younger age (AOR=0.99) and methadone use (AOR=0.51) were protective.\nConclusions\nWe found that non-fatal overdose was common among local IDU. Non-fatal overdose was associated with several factors that may be amenable to intervention, including opiate and stimulant use, and the characteristic of requiring help with injecting. These findings indicate the need for the ongoing development of structural interventions to address this common cause of morbidity among IDU.","container-title":"Drug and Alcohol Dependence","DOI":"10.1016/j.drugalcdep.2006.07.009","ISSN":"0376-8716","issue":"1","journalAbbreviation":"Drug and Alcohol Dependence","language":"en","page":"39-45","source":"ScienceDirect","title":"Predictors of non-fatal overdose among a cohort of polysubstance-using injection drug users","volume":"87","author":[{"family":"Kerr","given":"Thomas"},{"family":"Fairbairn","given":"Nadia"},{"family":"Tyndall","given":"Mark"},{"family":"Marsh","given":"David"},{"family":"Li","given":"Kathy"},{"family":"Montaner","given":"Julio"},{"family":"Wood","given":"Evan"}],"issued":{"date-parts":[["2007",2,23]]}}}],"schema":"https://github.com/citation-style-language/schema/raw/master/csl-citation.json"} </w:instrText>
      </w:r>
      <w:r w:rsidR="00E6468B">
        <w:fldChar w:fldCharType="separate"/>
      </w:r>
      <w:r w:rsidR="00E6468B" w:rsidRPr="00E6468B">
        <w:rPr>
          <w:rFonts w:ascii="Calibri" w:cs="Calibri"/>
          <w:vertAlign w:val="superscript"/>
        </w:rPr>
        <w:t>15</w:t>
      </w:r>
      <w:r w:rsidR="00E6468B">
        <w:fldChar w:fldCharType="end"/>
      </w:r>
    </w:p>
    <w:p w14:paraId="7613F507" w14:textId="77777777" w:rsidR="00AD2318" w:rsidRDefault="00AD2318" w:rsidP="002A559A"/>
    <w:p w14:paraId="60F5BDEC" w14:textId="5B81617B" w:rsidR="007C4249" w:rsidRDefault="00D739C5" w:rsidP="00B16C86">
      <w:pPr>
        <w:ind w:firstLine="720"/>
      </w:pPr>
      <w:r>
        <w:t>In a geospatial analysis of electronic health record data</w:t>
      </w:r>
      <w:r w:rsidR="004E42C3">
        <w:t xml:space="preserve"> and neighborhood deprivation</w:t>
      </w:r>
      <w:r>
        <w:t xml:space="preserve"> from drug-related admissions in the Duke University Health System, </w:t>
      </w:r>
      <w:proofErr w:type="spellStart"/>
      <w:r>
        <w:t>Cobert</w:t>
      </w:r>
      <w:proofErr w:type="spellEnd"/>
      <w:r>
        <w:t xml:space="preserve"> et al examined the association of neighborhood deprivation and other geographic socioeconomic variables, with drug-related admission and overdose rates.</w:t>
      </w:r>
      <w:r>
        <w:fldChar w:fldCharType="begin"/>
      </w:r>
      <w:r w:rsidR="0053176B">
        <w:instrText xml:space="preserve"> ADDIN ZOTERO_ITEM CSL_CITATION {"citationID":"3ipAwH1j","properties":{"formattedCitation":"\\super 20\\nosupersub{}","plainCitation":"20","noteIndex":0},"citationItems":[{"id":437,"uris":["http://zotero.org/users/1224980/items/UGGFC5LW"],"uri":["http://zotero.org/users/1224980/items/UGGFC5LW"],"itemData":{"id":437,"type":"article-journal","abstract":"Drug overdoses are a national and global epidemic. However, while overdoses are inextricably linked to social, demographic, and geographical determinants, geospatial patterns of drug-related admissions and overdoses at the neighborhood level remain poorly studied. The objective of this paper is to investigate spatial distributions of patients admitted for drug-related admissions and overdoses from a large, urban, tertiary care center using electronic health record data. Additionally, these spatial distributions were adjusted for a validated socioeconomic index called the Area Deprivation Index (ADI). We showed spatial heterogeneity in patients admitted for opioid, amphetamine, and psychostimulant-related diagnoses and overdoses. While ADI was associated with drug-related admissions, it did not correct for spatial variations and could not account alone for this spatial heterogeneity.","container-title":"Journal of Urban Health: Bulletin of the New York Academy of Medicine","DOI":"10.1007/s11524-020-00436-8","ISSN":"1468-2869","issue":"6","journalAbbreviation":"J Urban Health","language":"eng","note":"PMID: 32367203\nPMCID: PMC7704893","page":"814-822","source":"PubMed","title":"Geospatial Variations and Neighborhood Deprivation in Drug-Related Admissions and Overdoses","volume":"97","author":[{"family":"Cobert","given":"Julien"},{"family":"Lantos","given":"Paul M."},{"family":"Janko","given":"Mark M."},{"family":"Williams","given":"David G. A."},{"family":"Raghunathan","given":"Karthik"},{"family":"Krishnamoorthy","given":"Vijay"},{"family":"JohnBull","given":"Eric A."},{"family":"Barbeito","given":"Atilio"},{"family":"Gulur","given":"Padma"}],"issued":{"date-parts":[["2020",12]]}}}],"schema":"https://github.com/citation-style-language/schema/raw/master/csl-citation.json"} </w:instrText>
      </w:r>
      <w:r>
        <w:fldChar w:fldCharType="separate"/>
      </w:r>
      <w:r w:rsidR="0053176B" w:rsidRPr="0053176B">
        <w:rPr>
          <w:rFonts w:ascii="Calibri" w:cs="Calibri"/>
          <w:vertAlign w:val="superscript"/>
        </w:rPr>
        <w:t>20</w:t>
      </w:r>
      <w:r>
        <w:fldChar w:fldCharType="end"/>
      </w:r>
      <w:r>
        <w:t xml:space="preserve"> In their analyses, they used a composite variable, the Area Deprivation Index [ADI</w:t>
      </w:r>
      <w:r w:rsidR="0032081F">
        <w:t>], rather than multiple variables measuring socioeconomic conditions.</w:t>
      </w:r>
      <w:r>
        <w:t xml:space="preserve"> </w:t>
      </w:r>
    </w:p>
    <w:p w14:paraId="3939204D" w14:textId="77777777" w:rsidR="007C4249" w:rsidRDefault="007C4249" w:rsidP="002A559A"/>
    <w:p w14:paraId="644935C3" w14:textId="488C1EFB" w:rsidR="00D10C1A" w:rsidRDefault="00D739C5" w:rsidP="00B16C86">
      <w:pPr>
        <w:ind w:firstLine="720"/>
      </w:pPr>
      <w:r>
        <w:t>The ADI is a validated, composite index based on 17 United States Census variables, whose construction and validation has been discussed elsewhere.</w:t>
      </w:r>
      <w:r>
        <w:fldChar w:fldCharType="begin"/>
      </w:r>
      <w:r w:rsidR="0053176B">
        <w:instrText xml:space="preserve"> ADDIN ZOTERO_ITEM CSL_CITATION {"citationID":"C5EPWpFh","properties":{"formattedCitation":"\\super 21\\nosupersub{}","plainCitation":"21","noteIndex":0},"citationItems":[{"id":453,"uris":["http://zotero.org/users/1224980/items/HE4KYZR4"],"uri":["http://zotero.org/users/1224980/items/HE4KYZR4"],"itemData":{"id":453,"type":"article-journal","abstract":"Objectives. This study examined age-, sex-, and race-specific gradients in US mortality by area deprivation between 1969 and 1998.\n\nMethods. A census-based area deprivation index was linked to county mortality data.\n\nResults. Area deprivation gradients in US mortality increased substantially during 1969 through 1998. The gradients were steepest for men and women aged 25 to 44 years and those younger than 25 years, with higher mortality rates observed in more deprived areas. Although area gradients were less pronounced for women in each age group, they rose sharply for women aged 25 to 44 and 45 to 64 years.\n\nConclusions. Areal inequalities in mortality widened because of slower mortality declines in more deprived areas. Future research needs to examine population-level social, behavioral, and medical care factors that may account for the increasing gradient.","container-title":"American Journal of Public Health","DOI":"10.2105/AJPH.93.7.1137","ISSN":"0090-0036","issue":"7","journalAbbreviation":"Am J Public Health","note":"publisher: American Public Health Association","page":"1137-1143","source":"ajph.aphapublications.org (Atypon)","title":"Area Deprivation and Widening Inequalities in US Mortality, 1969–1998","volume":"93","author":[{"family":"Singh","given":"Gopal K."}],"issued":{"date-parts":[["2003",7,1]]}}}],"schema":"https://github.com/citation-style-language/schema/raw/master/csl-citation.json"} </w:instrText>
      </w:r>
      <w:r>
        <w:fldChar w:fldCharType="separate"/>
      </w:r>
      <w:r w:rsidR="0053176B" w:rsidRPr="0053176B">
        <w:rPr>
          <w:rFonts w:ascii="Calibri" w:cs="Calibri"/>
          <w:vertAlign w:val="superscript"/>
        </w:rPr>
        <w:t>21</w:t>
      </w:r>
      <w:r>
        <w:fldChar w:fldCharType="end"/>
      </w:r>
      <w:r w:rsidR="007C4249">
        <w:t xml:space="preserve"> According to Singh, use of the ADI may be more valid than using the individual variables due to its ability to better capture the nuances of an area’s socioeconomic conditions.</w:t>
      </w:r>
      <w:r w:rsidR="007C4249">
        <w:fldChar w:fldCharType="begin"/>
      </w:r>
      <w:r w:rsidR="0053176B">
        <w:instrText xml:space="preserve"> ADDIN ZOTERO_ITEM CSL_CITATION {"citationID":"Ox7QINWc","properties":{"formattedCitation":"\\super 21\\nosupersub{}","plainCitation":"21","noteIndex":0},"citationItems":[{"id":453,"uris":["http://zotero.org/users/1224980/items/HE4KYZR4"],"uri":["http://zotero.org/users/1224980/items/HE4KYZR4"],"itemData":{"id":453,"type":"article-journal","abstract":"Objectives. This study examined age-, sex-, and race-specific gradients in US mortality by area deprivation between 1969 and 1998.\n\nMethods. A census-based area deprivation index was linked to county mortality data.\n\nResults. Area deprivation gradients in US mortality increased substantially during 1969 through 1998. The gradients were steepest for men and women aged 25 to 44 years and those younger than 25 years, with higher mortality rates observed in more deprived areas. Although area gradients were less pronounced for women in each age group, they rose sharply for women aged 25 to 44 and 45 to 64 years.\n\nConclusions. Areal inequalities in mortality widened because of slower mortality declines in more deprived areas. Future research needs to examine population-level social, behavioral, and medical care factors that may account for the increasing gradient.","container-title":"American Journal of Public Health","DOI":"10.2105/AJPH.93.7.1137","ISSN":"0090-0036","issue":"7","journalAbbreviation":"Am J Public Health","note":"publisher: American Public Health Association","page":"1137-1143","source":"ajph.aphapublications.org (Atypon)","title":"Area Deprivation and Widening Inequalities in US Mortality, 1969–1998","volume":"93","author":[{"family":"Singh","given":"Gopal K."}],"issued":{"date-parts":[["2003",7,1]]}}}],"schema":"https://github.com/citation-style-language/schema/raw/master/csl-citation.json"} </w:instrText>
      </w:r>
      <w:r w:rsidR="007C4249">
        <w:fldChar w:fldCharType="separate"/>
      </w:r>
      <w:r w:rsidR="0053176B" w:rsidRPr="0053176B">
        <w:rPr>
          <w:rFonts w:ascii="Calibri" w:cs="Calibri"/>
          <w:vertAlign w:val="superscript"/>
        </w:rPr>
        <w:t>21</w:t>
      </w:r>
      <w:r w:rsidR="007C4249">
        <w:fldChar w:fldCharType="end"/>
      </w:r>
      <w:r w:rsidR="007C4249">
        <w:t xml:space="preserve"> </w:t>
      </w:r>
    </w:p>
    <w:p w14:paraId="0EDC132F" w14:textId="77777777" w:rsidR="00D10C1A" w:rsidRDefault="00D10C1A" w:rsidP="002A559A"/>
    <w:p w14:paraId="4414714B" w14:textId="4511ADD3" w:rsidR="00D10C1A" w:rsidRDefault="007C4249" w:rsidP="002A559A">
      <w:r>
        <w:t>The variables used include the</w:t>
      </w:r>
      <w:r w:rsidR="00D10C1A">
        <w:t xml:space="preserve"> following</w:t>
      </w:r>
      <w:r w:rsidR="00D10C1A">
        <w:fldChar w:fldCharType="begin"/>
      </w:r>
      <w:r w:rsidR="0053176B">
        <w:instrText xml:space="preserve"> ADDIN ZOTERO_ITEM CSL_CITATION {"citationID":"LNlPJ8Vd","properties":{"formattedCitation":"\\super 21\\nosupersub{}","plainCitation":"21","noteIndex":0},"citationItems":[{"id":453,"uris":["http://zotero.org/users/1224980/items/HE4KYZR4"],"uri":["http://zotero.org/users/1224980/items/HE4KYZR4"],"itemData":{"id":453,"type":"article-journal","abstract":"Objectives. This study examined age-, sex-, and race-specific gradients in US mortality by area deprivation between 1969 and 1998.\n\nMethods. A census-based area deprivation index was linked to county mortality data.\n\nResults. Area deprivation gradients in US mortality increased substantially during 1969 through 1998. The gradients were steepest for men and women aged 25 to 44 years and those younger than 25 years, with higher mortality rates observed in more deprived areas. Although area gradients were less pronounced for women in each age group, they rose sharply for women aged 25 to 44 and 45 to 64 years.\n\nConclusions. Areal inequalities in mortality widened because of slower mortality declines in more deprived areas. Future research needs to examine population-level social, behavioral, and medical care factors that may account for the increasing gradient.","container-title":"American Journal of Public Health","DOI":"10.2105/AJPH.93.7.1137","ISSN":"0090-0036","issue":"7","journalAbbreviation":"Am J Public Health","note":"publisher: American Public Health Association","page":"1137-1143","source":"ajph.aphapublications.org (Atypon)","title":"Area Deprivation and Widening Inequalities in US Mortality, 1969–1998","volume":"93","author":[{"family":"Singh","given":"Gopal K."}],"issued":{"date-parts":[["2003",7,1]]}}}],"schema":"https://github.com/citation-style-language/schema/raw/master/csl-citation.json"} </w:instrText>
      </w:r>
      <w:r w:rsidR="00D10C1A">
        <w:fldChar w:fldCharType="separate"/>
      </w:r>
      <w:r w:rsidR="0053176B" w:rsidRPr="0053176B">
        <w:rPr>
          <w:rFonts w:ascii="Calibri" w:cs="Calibri"/>
          <w:vertAlign w:val="superscript"/>
        </w:rPr>
        <w:t>21</w:t>
      </w:r>
      <w:r w:rsidR="00D10C1A">
        <w:fldChar w:fldCharType="end"/>
      </w:r>
      <w:r w:rsidR="00D10C1A">
        <w:t>:</w:t>
      </w:r>
      <w:r w:rsidR="00D739C5">
        <w:t xml:space="preserve"> </w:t>
      </w:r>
    </w:p>
    <w:p w14:paraId="5EB393B7" w14:textId="77777777" w:rsidR="00D10C1A" w:rsidRDefault="00D10C1A" w:rsidP="002A559A"/>
    <w:p w14:paraId="3B041176" w14:textId="46324384" w:rsidR="00E07E7E" w:rsidRDefault="00E07E7E" w:rsidP="00E07E7E">
      <w:pPr>
        <w:pStyle w:val="ListParagraph"/>
        <w:numPr>
          <w:ilvl w:val="0"/>
          <w:numId w:val="1"/>
        </w:numPr>
      </w:pPr>
      <w:r>
        <w:t>P</w:t>
      </w:r>
      <w:r w:rsidR="007C4249">
        <w:t>roportion of the population aged 25 years or older with less than 9 years of education</w:t>
      </w:r>
      <w:r>
        <w:t xml:space="preserve"> </w:t>
      </w:r>
    </w:p>
    <w:p w14:paraId="4C1972D7" w14:textId="00BBECD6" w:rsidR="00E07E7E" w:rsidRDefault="00E07E7E" w:rsidP="00E07E7E">
      <w:pPr>
        <w:pStyle w:val="ListParagraph"/>
        <w:numPr>
          <w:ilvl w:val="0"/>
          <w:numId w:val="1"/>
        </w:numPr>
      </w:pPr>
      <w:r>
        <w:t xml:space="preserve">Proportion </w:t>
      </w:r>
      <w:r w:rsidR="007C4249">
        <w:t>of the population aged 25 years or older with at least a high school diploma</w:t>
      </w:r>
    </w:p>
    <w:p w14:paraId="2874755E" w14:textId="38D1E080" w:rsidR="00E07E7E" w:rsidRDefault="00E07E7E" w:rsidP="00E07E7E">
      <w:pPr>
        <w:pStyle w:val="ListParagraph"/>
        <w:numPr>
          <w:ilvl w:val="0"/>
          <w:numId w:val="1"/>
        </w:numPr>
      </w:pPr>
      <w:r>
        <w:t>Proportion</w:t>
      </w:r>
      <w:r w:rsidR="007C4249">
        <w:t xml:space="preserve"> of employed persons aged 16 years or older in white-collar occupations </w:t>
      </w:r>
    </w:p>
    <w:p w14:paraId="140BD1EA" w14:textId="77777777" w:rsidR="00E07E7E" w:rsidRDefault="00E07E7E" w:rsidP="00E07E7E">
      <w:pPr>
        <w:pStyle w:val="ListParagraph"/>
        <w:numPr>
          <w:ilvl w:val="0"/>
          <w:numId w:val="1"/>
        </w:numPr>
      </w:pPr>
      <w:r>
        <w:t>M</w:t>
      </w:r>
      <w:r w:rsidR="007C4249">
        <w:t>edian family income</w:t>
      </w:r>
    </w:p>
    <w:p w14:paraId="582B3505" w14:textId="77777777" w:rsidR="00E07E7E" w:rsidRDefault="00E07E7E" w:rsidP="00E07E7E">
      <w:pPr>
        <w:pStyle w:val="ListParagraph"/>
        <w:numPr>
          <w:ilvl w:val="0"/>
          <w:numId w:val="1"/>
        </w:numPr>
      </w:pPr>
      <w:r>
        <w:t>I</w:t>
      </w:r>
      <w:r w:rsidR="007C4249">
        <w:t>ncome disparity</w:t>
      </w:r>
    </w:p>
    <w:p w14:paraId="0AF4F0A7" w14:textId="77777777" w:rsidR="00E07E7E" w:rsidRDefault="00E07E7E" w:rsidP="00E07E7E">
      <w:pPr>
        <w:pStyle w:val="ListParagraph"/>
        <w:numPr>
          <w:ilvl w:val="0"/>
          <w:numId w:val="1"/>
        </w:numPr>
      </w:pPr>
      <w:r>
        <w:t>M</w:t>
      </w:r>
      <w:r w:rsidR="007C4249">
        <w:t>edian home value</w:t>
      </w:r>
    </w:p>
    <w:p w14:paraId="493972E8" w14:textId="77777777" w:rsidR="00E07E7E" w:rsidRDefault="00E07E7E" w:rsidP="00E07E7E">
      <w:pPr>
        <w:pStyle w:val="ListParagraph"/>
        <w:numPr>
          <w:ilvl w:val="0"/>
          <w:numId w:val="1"/>
        </w:numPr>
      </w:pPr>
      <w:r>
        <w:t>M</w:t>
      </w:r>
      <w:r w:rsidR="007C4249">
        <w:t>edian gross rent</w:t>
      </w:r>
    </w:p>
    <w:p w14:paraId="568C1282" w14:textId="77777777" w:rsidR="00E07E7E" w:rsidRDefault="00E07E7E" w:rsidP="00E07E7E">
      <w:pPr>
        <w:pStyle w:val="ListParagraph"/>
        <w:numPr>
          <w:ilvl w:val="0"/>
          <w:numId w:val="1"/>
        </w:numPr>
      </w:pPr>
      <w:r>
        <w:t>M</w:t>
      </w:r>
      <w:r w:rsidR="007C4249">
        <w:t xml:space="preserve">edian monthly mortgage, </w:t>
      </w:r>
    </w:p>
    <w:p w14:paraId="5034B7FC" w14:textId="77777777" w:rsidR="00E07E7E" w:rsidRDefault="00E07E7E" w:rsidP="00E07E7E">
      <w:pPr>
        <w:pStyle w:val="ListParagraph"/>
        <w:numPr>
          <w:ilvl w:val="0"/>
          <w:numId w:val="1"/>
        </w:numPr>
      </w:pPr>
      <w:r>
        <w:t>P</w:t>
      </w:r>
      <w:r w:rsidR="007C4249">
        <w:t>roportion of housing units which are owner-occupied</w:t>
      </w:r>
    </w:p>
    <w:p w14:paraId="1926FF26" w14:textId="77777777" w:rsidR="00E07E7E" w:rsidRDefault="00E07E7E" w:rsidP="00E07E7E">
      <w:pPr>
        <w:pStyle w:val="ListParagraph"/>
        <w:numPr>
          <w:ilvl w:val="0"/>
          <w:numId w:val="1"/>
        </w:numPr>
      </w:pPr>
      <w:r>
        <w:t>P</w:t>
      </w:r>
      <w:r w:rsidR="007C4249">
        <w:t>roportion of civilian labor force population aged 16 years or older</w:t>
      </w:r>
      <w:r w:rsidR="00D10C1A">
        <w:t xml:space="preserve"> that is unemployed</w:t>
      </w:r>
    </w:p>
    <w:p w14:paraId="5DBEE983" w14:textId="77777777" w:rsidR="00E07E7E" w:rsidRDefault="00E07E7E" w:rsidP="00E07E7E">
      <w:pPr>
        <w:pStyle w:val="ListParagraph"/>
        <w:numPr>
          <w:ilvl w:val="0"/>
          <w:numId w:val="1"/>
        </w:numPr>
      </w:pPr>
      <w:r>
        <w:t>P</w:t>
      </w:r>
      <w:r w:rsidR="00D10C1A">
        <w:t>roportion of families below the poverty level</w:t>
      </w:r>
    </w:p>
    <w:p w14:paraId="5AEEA19C" w14:textId="77777777" w:rsidR="00E07E7E" w:rsidRDefault="00E07E7E" w:rsidP="00E07E7E">
      <w:pPr>
        <w:pStyle w:val="ListParagraph"/>
        <w:numPr>
          <w:ilvl w:val="0"/>
          <w:numId w:val="1"/>
        </w:numPr>
      </w:pPr>
      <w:r>
        <w:t>P</w:t>
      </w:r>
      <w:r w:rsidR="00D10C1A">
        <w:t>roportion of the population below 150% of the poverty threshold</w:t>
      </w:r>
    </w:p>
    <w:p w14:paraId="00D298DE" w14:textId="77777777" w:rsidR="00E07E7E" w:rsidRDefault="00E07E7E" w:rsidP="00E07E7E">
      <w:pPr>
        <w:pStyle w:val="ListParagraph"/>
        <w:numPr>
          <w:ilvl w:val="0"/>
          <w:numId w:val="1"/>
        </w:numPr>
      </w:pPr>
      <w:r>
        <w:t>P</w:t>
      </w:r>
      <w:r w:rsidR="00D10C1A">
        <w:t>roportion of households that are single-parent households with children aged less than 18 years</w:t>
      </w:r>
    </w:p>
    <w:p w14:paraId="7D402947" w14:textId="77777777" w:rsidR="00E07E7E" w:rsidRDefault="00E07E7E" w:rsidP="00E07E7E">
      <w:pPr>
        <w:pStyle w:val="ListParagraph"/>
        <w:numPr>
          <w:ilvl w:val="0"/>
          <w:numId w:val="1"/>
        </w:numPr>
      </w:pPr>
      <w:r>
        <w:t>P</w:t>
      </w:r>
      <w:r w:rsidR="00D10C1A">
        <w:t>roportion of households without a motor vehicle</w:t>
      </w:r>
      <w:r>
        <w:t xml:space="preserve"> </w:t>
      </w:r>
    </w:p>
    <w:p w14:paraId="1DC795A5" w14:textId="77777777" w:rsidR="00E07E7E" w:rsidRDefault="00E07E7E" w:rsidP="00E07E7E">
      <w:pPr>
        <w:pStyle w:val="ListParagraph"/>
        <w:numPr>
          <w:ilvl w:val="0"/>
          <w:numId w:val="1"/>
        </w:numPr>
      </w:pPr>
      <w:r>
        <w:t>P</w:t>
      </w:r>
      <w:r w:rsidR="00D10C1A">
        <w:t>roportion of households without a telephone</w:t>
      </w:r>
      <w:r>
        <w:t xml:space="preserve"> </w:t>
      </w:r>
    </w:p>
    <w:p w14:paraId="7D1D5270" w14:textId="77777777" w:rsidR="00E07E7E" w:rsidRDefault="00E07E7E" w:rsidP="00E07E7E">
      <w:pPr>
        <w:pStyle w:val="ListParagraph"/>
        <w:numPr>
          <w:ilvl w:val="0"/>
          <w:numId w:val="1"/>
        </w:numPr>
      </w:pPr>
      <w:r>
        <w:t>P</w:t>
      </w:r>
      <w:r w:rsidR="00D10C1A">
        <w:t>roportion of occupied housing units without complete plumbing</w:t>
      </w:r>
    </w:p>
    <w:p w14:paraId="5151237F" w14:textId="7E4735F0" w:rsidR="00D739C5" w:rsidRDefault="00E07E7E" w:rsidP="00E07E7E">
      <w:pPr>
        <w:pStyle w:val="ListParagraph"/>
        <w:numPr>
          <w:ilvl w:val="0"/>
          <w:numId w:val="1"/>
        </w:numPr>
      </w:pPr>
      <w:r>
        <w:t>P</w:t>
      </w:r>
      <w:r w:rsidR="00D10C1A">
        <w:t>roportion of households with more than 1 person per room.</w:t>
      </w:r>
    </w:p>
    <w:p w14:paraId="0CED3C24" w14:textId="7B3694A3" w:rsidR="006B0A61" w:rsidRDefault="006B0A61" w:rsidP="006B0A61"/>
    <w:p w14:paraId="77F12FEA" w14:textId="462E6786" w:rsidR="006B0A61" w:rsidRDefault="006B0A61" w:rsidP="00B16C86">
      <w:pPr>
        <w:ind w:firstLine="360"/>
      </w:pPr>
      <w:proofErr w:type="spellStart"/>
      <w:r>
        <w:t>Cobert</w:t>
      </w:r>
      <w:proofErr w:type="spellEnd"/>
      <w:r>
        <w:t xml:space="preserve"> et al, found that there was a 97% chance of a positive effect of ADI on overdose rates, and that a 20% increase in the percentile was associated with a 3% increase in the rate of overdose admissions</w:t>
      </w:r>
      <w:r w:rsidR="0032081F">
        <w:t>, and that this difference is statistically significant</w:t>
      </w:r>
      <w:r>
        <w:t>.</w:t>
      </w:r>
      <w:r>
        <w:fldChar w:fldCharType="begin"/>
      </w:r>
      <w:r w:rsidR="0053176B">
        <w:instrText xml:space="preserve"> ADDIN ZOTERO_ITEM CSL_CITATION {"citationID":"EXhmlUQn","properties":{"formattedCitation":"\\super 20\\nosupersub{}","plainCitation":"20","noteIndex":0},"citationItems":[{"id":437,"uris":["http://zotero.org/users/1224980/items/UGGFC5LW"],"uri":["http://zotero.org/users/1224980/items/UGGFC5LW"],"itemData":{"id":437,"type":"article-journal","abstract":"Drug overdoses are a national and global epidemic. However, while overdoses are inextricably linked to social, demographic, and geographical determinants, geospatial patterns of drug-related admissions and overdoses at the neighborhood level remain poorly studied. The objective of this paper is to investigate spatial distributions of patients admitted for drug-related admissions and overdoses from a large, urban, tertiary care center using electronic health record data. Additionally, these spatial distributions were adjusted for a validated socioeconomic index called the Area Deprivation Index (ADI). We showed spatial heterogeneity in patients admitted for opioid, amphetamine, and psychostimulant-related diagnoses and overdoses. While ADI was associated with drug-related admissions, it did not correct for spatial variations and could not account alone for this spatial heterogeneity.","container-title":"Journal of Urban Health: Bulletin of the New York Academy of Medicine","DOI":"10.1007/s11524-020-00436-8","ISSN":"1468-2869","issue":"6","journalAbbreviation":"J Urban Health","language":"eng","note":"PMID: 32367203\nPMCID: PMC7704893","page":"814-822","source":"PubMed","title":"Geospatial Variations and Neighborhood Deprivation in Drug-Related Admissions and Overdoses","volume":"97","author":[{"family":"Cobert","given":"Julien"},{"family":"Lantos","given":"Paul M."},{"family":"Janko","given":"Mark M."},{"family":"Williams","given":"David G. A."},{"family":"Raghunathan","given":"Karthik"},{"family":"Krishnamoorthy","given":"Vijay"},{"family":"JohnBull","given":"Eric A."},{"family":"Barbeito","given":"Atilio"},{"family":"Gulur","given":"Padma"}],"issued":{"date-parts":[["2020",12]]}}}],"schema":"https://github.com/citation-style-language/schema/raw/master/csl-citation.json"} </w:instrText>
      </w:r>
      <w:r>
        <w:fldChar w:fldCharType="separate"/>
      </w:r>
      <w:r w:rsidR="0053176B" w:rsidRPr="0053176B">
        <w:rPr>
          <w:rFonts w:ascii="Calibri" w:cs="Calibri"/>
          <w:vertAlign w:val="superscript"/>
        </w:rPr>
        <w:t>20</w:t>
      </w:r>
      <w:r>
        <w:fldChar w:fldCharType="end"/>
      </w:r>
      <w:r w:rsidR="004F0B7C">
        <w:t xml:space="preserve"> They also observed that some geographic heterogeneity remained after adjustment and that there may be an effect of urbanicity, but that this has been inconsistent in the literature.</w:t>
      </w:r>
      <w:r w:rsidR="004F0B7C">
        <w:fldChar w:fldCharType="begin"/>
      </w:r>
      <w:r w:rsidR="0053176B">
        <w:instrText xml:space="preserve"> ADDIN ZOTERO_ITEM CSL_CITATION {"citationID":"nN6LrJpL","properties":{"formattedCitation":"\\super 20\\nosupersub{}","plainCitation":"20","noteIndex":0},"citationItems":[{"id":437,"uris":["http://zotero.org/users/1224980/items/UGGFC5LW"],"uri":["http://zotero.org/users/1224980/items/UGGFC5LW"],"itemData":{"id":437,"type":"article-journal","abstract":"Drug overdoses are a national and global epidemic. However, while overdoses are inextricably linked to social, demographic, and geographical determinants, geospatial patterns of drug-related admissions and overdoses at the neighborhood level remain poorly studied. The objective of this paper is to investigate spatial distributions of patients admitted for drug-related admissions and overdoses from a large, urban, tertiary care center using electronic health record data. Additionally, these spatial distributions were adjusted for a validated socioeconomic index called the Area Deprivation Index (ADI). We showed spatial heterogeneity in patients admitted for opioid, amphetamine, and psychostimulant-related diagnoses and overdoses. While ADI was associated with drug-related admissions, it did not correct for spatial variations and could not account alone for this spatial heterogeneity.","container-title":"Journal of Urban Health: Bulletin of the New York Academy of Medicine","DOI":"10.1007/s11524-020-00436-8","ISSN":"1468-2869","issue":"6","journalAbbreviation":"J Urban Health","language":"eng","note":"PMID: 32367203\nPMCID: PMC7704893","page":"814-822","source":"PubMed","title":"Geospatial Variations and Neighborhood Deprivation in Drug-Related Admissions and Overdoses","volume":"97","author":[{"family":"Cobert","given":"Julien"},{"family":"Lantos","given":"Paul M."},{"family":"Janko","given":"Mark M."},{"family":"Williams","given":"David G. A."},{"family":"Raghunathan","given":"Karthik"},{"family":"Krishnamoorthy","given":"Vijay"},{"family":"JohnBull","given":"Eric A."},{"family":"Barbeito","given":"Atilio"},{"family":"Gulur","given":"Padma"}],"issued":{"date-parts":[["2020",12]]}}}],"schema":"https://github.com/citation-style-language/schema/raw/master/csl-citation.json"} </w:instrText>
      </w:r>
      <w:r w:rsidR="004F0B7C">
        <w:fldChar w:fldCharType="separate"/>
      </w:r>
      <w:r w:rsidR="0053176B" w:rsidRPr="0053176B">
        <w:rPr>
          <w:rFonts w:ascii="Calibri" w:cs="Calibri"/>
          <w:vertAlign w:val="superscript"/>
        </w:rPr>
        <w:t>20</w:t>
      </w:r>
      <w:r w:rsidR="004F0B7C">
        <w:fldChar w:fldCharType="end"/>
      </w:r>
      <w:r w:rsidR="0032081F">
        <w:t xml:space="preserve"> Even though the authors hold that the use of multiple individual socioeconomic variables has led to conflicting </w:t>
      </w:r>
      <w:r w:rsidR="0032081F">
        <w:lastRenderedPageBreak/>
        <w:t>conclusions on socioeconomic predictors of overdose and that a composite index may work better</w:t>
      </w:r>
      <w:r w:rsidR="00F44D06">
        <w:fldChar w:fldCharType="begin"/>
      </w:r>
      <w:r w:rsidR="0053176B">
        <w:instrText xml:space="preserve"> ADDIN ZOTERO_ITEM CSL_CITATION {"citationID":"NoVIOMMs","properties":{"formattedCitation":"\\super 20\\nosupersub{}","plainCitation":"20","noteIndex":0},"citationItems":[{"id":437,"uris":["http://zotero.org/users/1224980/items/UGGFC5LW"],"uri":["http://zotero.org/users/1224980/items/UGGFC5LW"],"itemData":{"id":437,"type":"article-journal","abstract":"Drug overdoses are a national and global epidemic. However, while overdoses are inextricably linked to social, demographic, and geographical determinants, geospatial patterns of drug-related admissions and overdoses at the neighborhood level remain poorly studied. The objective of this paper is to investigate spatial distributions of patients admitted for drug-related admissions and overdoses from a large, urban, tertiary care center using electronic health record data. Additionally, these spatial distributions were adjusted for a validated socioeconomic index called the Area Deprivation Index (ADI). We showed spatial heterogeneity in patients admitted for opioid, amphetamine, and psychostimulant-related diagnoses and overdoses. While ADI was associated with drug-related admissions, it did not correct for spatial variations and could not account alone for this spatial heterogeneity.","container-title":"Journal of Urban Health: Bulletin of the New York Academy of Medicine","DOI":"10.1007/s11524-020-00436-8","ISSN":"1468-2869","issue":"6","journalAbbreviation":"J Urban Health","language":"eng","note":"PMID: 32367203\nPMCID: PMC7704893","page":"814-822","source":"PubMed","title":"Geospatial Variations and Neighborhood Deprivation in Drug-Related Admissions and Overdoses","volume":"97","author":[{"family":"Cobert","given":"Julien"},{"family":"Lantos","given":"Paul M."},{"family":"Janko","given":"Mark M."},{"family":"Williams","given":"David G. A."},{"family":"Raghunathan","given":"Karthik"},{"family":"Krishnamoorthy","given":"Vijay"},{"family":"JohnBull","given":"Eric A."},{"family":"Barbeito","given":"Atilio"},{"family":"Gulur","given":"Padma"}],"issued":{"date-parts":[["2020",12]]}}}],"schema":"https://github.com/citation-style-language/schema/raw/master/csl-citation.json"} </w:instrText>
      </w:r>
      <w:r w:rsidR="00F44D06">
        <w:fldChar w:fldCharType="separate"/>
      </w:r>
      <w:r w:rsidR="0053176B" w:rsidRPr="0053176B">
        <w:rPr>
          <w:rFonts w:ascii="Calibri" w:cs="Calibri"/>
          <w:vertAlign w:val="superscript"/>
        </w:rPr>
        <w:t>20</w:t>
      </w:r>
      <w:r w:rsidR="00F44D06">
        <w:fldChar w:fldCharType="end"/>
      </w:r>
      <w:r w:rsidR="0032081F">
        <w:t>, a geospatial model for stimulant overdoses should assess both the composite measure and its constituent variables in order to optimize model fit.</w:t>
      </w:r>
    </w:p>
    <w:p w14:paraId="2E28261C" w14:textId="554AC3AE" w:rsidR="002A559A" w:rsidRDefault="002A559A" w:rsidP="002A559A"/>
    <w:p w14:paraId="2A296F99" w14:textId="63EE800F" w:rsidR="00D739C5" w:rsidRDefault="00D739C5">
      <w:r>
        <w:br w:type="page"/>
      </w:r>
    </w:p>
    <w:p w14:paraId="44E8A388" w14:textId="7C0C154A" w:rsidR="00D739C5" w:rsidRDefault="00D739C5" w:rsidP="002A559A">
      <w:r>
        <w:lastRenderedPageBreak/>
        <w:t>Bibliography</w:t>
      </w:r>
    </w:p>
    <w:p w14:paraId="17FF2537" w14:textId="32437A36" w:rsidR="00D739C5" w:rsidRDefault="00D739C5" w:rsidP="002A559A"/>
    <w:p w14:paraId="6666D035" w14:textId="77777777" w:rsidR="0053176B" w:rsidRPr="0053176B" w:rsidRDefault="00D739C5" w:rsidP="0053176B">
      <w:pPr>
        <w:pStyle w:val="Bibliography"/>
        <w:rPr>
          <w:rFonts w:ascii="Calibri" w:cs="Calibri"/>
        </w:rPr>
      </w:pPr>
      <w:r>
        <w:fldChar w:fldCharType="begin"/>
      </w:r>
      <w:r>
        <w:instrText xml:space="preserve"> ADDIN ZOTERO_BIBL {"uncited":[],"omitted":[],"custom":[]} CSL_BIBLIOGRAPHY </w:instrText>
      </w:r>
      <w:r>
        <w:fldChar w:fldCharType="separate"/>
      </w:r>
      <w:r w:rsidR="0053176B" w:rsidRPr="0053176B">
        <w:rPr>
          <w:rFonts w:ascii="Calibri" w:cs="Calibri"/>
        </w:rPr>
        <w:t xml:space="preserve">1. </w:t>
      </w:r>
      <w:r w:rsidR="0053176B" w:rsidRPr="0053176B">
        <w:rPr>
          <w:rFonts w:ascii="Calibri" w:cs="Calibri"/>
        </w:rPr>
        <w:tab/>
        <w:t xml:space="preserve">Han B, </w:t>
      </w:r>
      <w:proofErr w:type="spellStart"/>
      <w:r w:rsidR="0053176B" w:rsidRPr="0053176B">
        <w:rPr>
          <w:rFonts w:ascii="Calibri" w:cs="Calibri"/>
        </w:rPr>
        <w:t>Cotto</w:t>
      </w:r>
      <w:proofErr w:type="spellEnd"/>
      <w:r w:rsidR="0053176B" w:rsidRPr="0053176B">
        <w:rPr>
          <w:rFonts w:ascii="Calibri" w:cs="Calibri"/>
        </w:rPr>
        <w:t xml:space="preserve"> J, </w:t>
      </w:r>
      <w:proofErr w:type="spellStart"/>
      <w:r w:rsidR="0053176B" w:rsidRPr="0053176B">
        <w:rPr>
          <w:rFonts w:ascii="Calibri" w:cs="Calibri"/>
        </w:rPr>
        <w:t>Etz</w:t>
      </w:r>
      <w:proofErr w:type="spellEnd"/>
      <w:r w:rsidR="0053176B" w:rsidRPr="0053176B">
        <w:rPr>
          <w:rFonts w:ascii="Calibri" w:cs="Calibri"/>
        </w:rPr>
        <w:t xml:space="preserve"> K, Einstein EB, Compton WM, Volkow ND. Methamphetamine Overdose Deaths in the US by Sex and Race and Ethnicity. JAMA Psychiatry. 2021 May 1;78(5):564–567. PMCID: PMC8100861</w:t>
      </w:r>
    </w:p>
    <w:p w14:paraId="114E7A7E" w14:textId="77777777" w:rsidR="0053176B" w:rsidRPr="0053176B" w:rsidRDefault="0053176B" w:rsidP="0053176B">
      <w:pPr>
        <w:pStyle w:val="Bibliography"/>
        <w:rPr>
          <w:rFonts w:ascii="Calibri" w:cs="Calibri"/>
        </w:rPr>
      </w:pPr>
      <w:r w:rsidRPr="0053176B">
        <w:rPr>
          <w:rFonts w:ascii="Calibri" w:cs="Calibri"/>
        </w:rPr>
        <w:t xml:space="preserve">2. </w:t>
      </w:r>
      <w:r w:rsidRPr="0053176B">
        <w:rPr>
          <w:rFonts w:ascii="Calibri" w:cs="Calibri"/>
        </w:rPr>
        <w:tab/>
        <w:t xml:space="preserve">Jones CM, Compton WM, </w:t>
      </w:r>
      <w:proofErr w:type="spellStart"/>
      <w:r w:rsidRPr="0053176B">
        <w:rPr>
          <w:rFonts w:ascii="Calibri" w:cs="Calibri"/>
        </w:rPr>
        <w:t>Mustaquim</w:t>
      </w:r>
      <w:proofErr w:type="spellEnd"/>
      <w:r w:rsidRPr="0053176B">
        <w:rPr>
          <w:rFonts w:ascii="Calibri" w:cs="Calibri"/>
        </w:rPr>
        <w:t xml:space="preserve"> D. Patterns and Characteristics of Methamphetamine Use Among Adults - United States, 2015-2018. MMWR </w:t>
      </w:r>
      <w:proofErr w:type="spellStart"/>
      <w:r w:rsidRPr="0053176B">
        <w:rPr>
          <w:rFonts w:ascii="Calibri" w:cs="Calibri"/>
        </w:rPr>
        <w:t>Morb</w:t>
      </w:r>
      <w:proofErr w:type="spellEnd"/>
      <w:r w:rsidRPr="0053176B">
        <w:rPr>
          <w:rFonts w:ascii="Calibri" w:cs="Calibri"/>
        </w:rPr>
        <w:t xml:space="preserve"> Mortal </w:t>
      </w:r>
      <w:proofErr w:type="spellStart"/>
      <w:r w:rsidRPr="0053176B">
        <w:rPr>
          <w:rFonts w:ascii="Calibri" w:cs="Calibri"/>
        </w:rPr>
        <w:t>Wkly</w:t>
      </w:r>
      <w:proofErr w:type="spellEnd"/>
      <w:r w:rsidRPr="0053176B">
        <w:rPr>
          <w:rFonts w:ascii="Calibri" w:cs="Calibri"/>
        </w:rPr>
        <w:t xml:space="preserve"> Rep. 2020 Mar 27;69(12):317–323. PMCID: PMC7725509</w:t>
      </w:r>
    </w:p>
    <w:p w14:paraId="0ABDE335" w14:textId="77777777" w:rsidR="0053176B" w:rsidRPr="0053176B" w:rsidRDefault="0053176B" w:rsidP="0053176B">
      <w:pPr>
        <w:pStyle w:val="Bibliography"/>
        <w:rPr>
          <w:rFonts w:ascii="Calibri" w:cs="Calibri"/>
        </w:rPr>
      </w:pPr>
      <w:r w:rsidRPr="0053176B">
        <w:rPr>
          <w:rFonts w:ascii="Calibri" w:cs="Calibri"/>
        </w:rPr>
        <w:t xml:space="preserve">3. </w:t>
      </w:r>
      <w:r w:rsidRPr="0053176B">
        <w:rPr>
          <w:rFonts w:ascii="Calibri" w:cs="Calibri"/>
        </w:rPr>
        <w:tab/>
        <w:t>Han B, Compton WM, Jones CM, Einstein EB, Volkow ND. Methamphetamine Use, Methamphetamine Use Disorder, and Associated Overdose Deaths Among US Adults. JAMA Psychiatry. 2021 Sep 22; PMCID: PMC8459304</w:t>
      </w:r>
    </w:p>
    <w:p w14:paraId="31C21AE8" w14:textId="77777777" w:rsidR="0053176B" w:rsidRPr="0053176B" w:rsidRDefault="0053176B" w:rsidP="0053176B">
      <w:pPr>
        <w:pStyle w:val="Bibliography"/>
        <w:rPr>
          <w:rFonts w:ascii="Calibri" w:cs="Calibri"/>
        </w:rPr>
      </w:pPr>
      <w:r w:rsidRPr="0053176B">
        <w:rPr>
          <w:rFonts w:ascii="Calibri" w:cs="Calibri"/>
        </w:rPr>
        <w:t xml:space="preserve">4. </w:t>
      </w:r>
      <w:r w:rsidRPr="0053176B">
        <w:rPr>
          <w:rFonts w:ascii="Calibri" w:cs="Calibri"/>
        </w:rPr>
        <w:tab/>
        <w:t xml:space="preserve">Njuguna H, Gong J, Hutchinson K, Ndiaye M, </w:t>
      </w:r>
      <w:proofErr w:type="spellStart"/>
      <w:r w:rsidRPr="0053176B">
        <w:rPr>
          <w:rFonts w:ascii="Calibri" w:cs="Calibri"/>
        </w:rPr>
        <w:t>Sabel</w:t>
      </w:r>
      <w:proofErr w:type="spellEnd"/>
      <w:r w:rsidRPr="0053176B">
        <w:rPr>
          <w:rFonts w:ascii="Calibri" w:cs="Calibri"/>
        </w:rPr>
        <w:t xml:space="preserve"> J, Wasserman C. Increasing rates of methamphetamine/amphetamine-involved overdose hospitalizations in Washington State, 2010-2017. Addict </w:t>
      </w:r>
      <w:proofErr w:type="spellStart"/>
      <w:r w:rsidRPr="0053176B">
        <w:rPr>
          <w:rFonts w:ascii="Calibri" w:cs="Calibri"/>
        </w:rPr>
        <w:t>Behav</w:t>
      </w:r>
      <w:proofErr w:type="spellEnd"/>
      <w:r w:rsidRPr="0053176B">
        <w:rPr>
          <w:rFonts w:ascii="Calibri" w:cs="Calibri"/>
        </w:rPr>
        <w:t xml:space="preserve"> Rep. 2021 </w:t>
      </w:r>
      <w:proofErr w:type="gramStart"/>
      <w:r w:rsidRPr="0053176B">
        <w:rPr>
          <w:rFonts w:ascii="Calibri" w:cs="Calibri"/>
        </w:rPr>
        <w:t>Dec;14:100353</w:t>
      </w:r>
      <w:proofErr w:type="gramEnd"/>
      <w:r w:rsidRPr="0053176B">
        <w:rPr>
          <w:rFonts w:ascii="Calibri" w:cs="Calibri"/>
        </w:rPr>
        <w:t>. PMCID: PMC8185143</w:t>
      </w:r>
    </w:p>
    <w:p w14:paraId="7E8F0806" w14:textId="77777777" w:rsidR="0053176B" w:rsidRPr="0053176B" w:rsidRDefault="0053176B" w:rsidP="0053176B">
      <w:pPr>
        <w:pStyle w:val="Bibliography"/>
        <w:rPr>
          <w:rFonts w:ascii="Calibri" w:cs="Calibri"/>
        </w:rPr>
      </w:pPr>
      <w:r w:rsidRPr="0053176B">
        <w:rPr>
          <w:rFonts w:ascii="Calibri" w:cs="Calibri"/>
        </w:rPr>
        <w:t xml:space="preserve">5. </w:t>
      </w:r>
      <w:r w:rsidRPr="0053176B">
        <w:rPr>
          <w:rFonts w:ascii="Calibri" w:cs="Calibri"/>
        </w:rPr>
        <w:tab/>
        <w:t xml:space="preserve">Cano M, Huang Y. Overdose deaths involving psychostimulants with abuse potential, excluding cocaine: State-level differences and the role of opioids. Drug Alcohol Depend. 2021 Jan </w:t>
      </w:r>
      <w:proofErr w:type="gramStart"/>
      <w:r w:rsidRPr="0053176B">
        <w:rPr>
          <w:rFonts w:ascii="Calibri" w:cs="Calibri"/>
        </w:rPr>
        <w:t>1;218:108384</w:t>
      </w:r>
      <w:proofErr w:type="gramEnd"/>
      <w:r w:rsidRPr="0053176B">
        <w:rPr>
          <w:rFonts w:ascii="Calibri" w:cs="Calibri"/>
        </w:rPr>
        <w:t>. PMID: 33158665</w:t>
      </w:r>
    </w:p>
    <w:p w14:paraId="5033D4E6" w14:textId="77777777" w:rsidR="0053176B" w:rsidRPr="0053176B" w:rsidRDefault="0053176B" w:rsidP="0053176B">
      <w:pPr>
        <w:pStyle w:val="Bibliography"/>
        <w:rPr>
          <w:rFonts w:ascii="Calibri" w:cs="Calibri"/>
        </w:rPr>
      </w:pPr>
      <w:r w:rsidRPr="0053176B">
        <w:rPr>
          <w:rFonts w:ascii="Calibri" w:cs="Calibri"/>
        </w:rPr>
        <w:t xml:space="preserve">6. </w:t>
      </w:r>
      <w:r w:rsidRPr="0053176B">
        <w:rPr>
          <w:rFonts w:ascii="Calibri" w:cs="Calibri"/>
        </w:rPr>
        <w:tab/>
      </w:r>
      <w:proofErr w:type="spellStart"/>
      <w:r w:rsidRPr="0053176B">
        <w:rPr>
          <w:rFonts w:ascii="Calibri" w:cs="Calibri"/>
        </w:rPr>
        <w:t>Kariisa</w:t>
      </w:r>
      <w:proofErr w:type="spellEnd"/>
      <w:r w:rsidRPr="0053176B">
        <w:rPr>
          <w:rFonts w:ascii="Calibri" w:cs="Calibri"/>
        </w:rPr>
        <w:t xml:space="preserve"> M, Scholl L, Wilson N, Seth P, Hoots B. Drug Overdose Deaths Involving Cocaine and Psychostimulants with Abuse Potential - United States, 2003-2017. MMWR </w:t>
      </w:r>
      <w:proofErr w:type="spellStart"/>
      <w:r w:rsidRPr="0053176B">
        <w:rPr>
          <w:rFonts w:ascii="Calibri" w:cs="Calibri"/>
        </w:rPr>
        <w:t>Morb</w:t>
      </w:r>
      <w:proofErr w:type="spellEnd"/>
      <w:r w:rsidRPr="0053176B">
        <w:rPr>
          <w:rFonts w:ascii="Calibri" w:cs="Calibri"/>
        </w:rPr>
        <w:t xml:space="preserve"> Mortal </w:t>
      </w:r>
      <w:proofErr w:type="spellStart"/>
      <w:r w:rsidRPr="0053176B">
        <w:rPr>
          <w:rFonts w:ascii="Calibri" w:cs="Calibri"/>
        </w:rPr>
        <w:t>Wkly</w:t>
      </w:r>
      <w:proofErr w:type="spellEnd"/>
      <w:r w:rsidRPr="0053176B">
        <w:rPr>
          <w:rFonts w:ascii="Calibri" w:cs="Calibri"/>
        </w:rPr>
        <w:t xml:space="preserve"> Rep. 2019 May 3;68(17):388–395. PMCID: PMC6541315</w:t>
      </w:r>
    </w:p>
    <w:p w14:paraId="6F7B6C2B" w14:textId="77777777" w:rsidR="0053176B" w:rsidRPr="0053176B" w:rsidRDefault="0053176B" w:rsidP="0053176B">
      <w:pPr>
        <w:pStyle w:val="Bibliography"/>
        <w:rPr>
          <w:rFonts w:ascii="Calibri" w:cs="Calibri"/>
        </w:rPr>
      </w:pPr>
      <w:r w:rsidRPr="0053176B">
        <w:rPr>
          <w:rFonts w:ascii="Calibri" w:cs="Calibri"/>
        </w:rPr>
        <w:t xml:space="preserve">7. </w:t>
      </w:r>
      <w:r w:rsidRPr="0053176B">
        <w:rPr>
          <w:rFonts w:ascii="Calibri" w:cs="Calibri"/>
        </w:rPr>
        <w:tab/>
        <w:t xml:space="preserve">Cano M, Oh S, Salas-Wright CP, Vaughn MG. Cocaine use and overdose mortality in the United States: Evidence from two national data sources, 2002-2018. Drug Alcohol Depend. 2020 Sep </w:t>
      </w:r>
      <w:proofErr w:type="gramStart"/>
      <w:r w:rsidRPr="0053176B">
        <w:rPr>
          <w:rFonts w:ascii="Calibri" w:cs="Calibri"/>
        </w:rPr>
        <w:t>1;214:108148</w:t>
      </w:r>
      <w:proofErr w:type="gramEnd"/>
      <w:r w:rsidRPr="0053176B">
        <w:rPr>
          <w:rFonts w:ascii="Calibri" w:cs="Calibri"/>
        </w:rPr>
        <w:t>. PMCID: PMC7423708</w:t>
      </w:r>
    </w:p>
    <w:p w14:paraId="6CF1AE0C" w14:textId="77777777" w:rsidR="0053176B" w:rsidRPr="0053176B" w:rsidRDefault="0053176B" w:rsidP="0053176B">
      <w:pPr>
        <w:pStyle w:val="Bibliography"/>
        <w:rPr>
          <w:rFonts w:ascii="Calibri" w:cs="Calibri"/>
        </w:rPr>
      </w:pPr>
      <w:r w:rsidRPr="0053176B">
        <w:rPr>
          <w:rFonts w:ascii="Calibri" w:cs="Calibri"/>
        </w:rPr>
        <w:t xml:space="preserve">8. </w:t>
      </w:r>
      <w:r w:rsidRPr="0053176B">
        <w:rPr>
          <w:rFonts w:ascii="Calibri" w:cs="Calibri"/>
        </w:rPr>
        <w:tab/>
        <w:t>McCall Jones C, Baldwin GT, Compton WM. Recent Increases in Cocaine-Related Overdose Deaths and the Role of Opioids. Am J Public Health. 2017 Mar;107(3):430–432. PMCID: PMC5296707</w:t>
      </w:r>
    </w:p>
    <w:p w14:paraId="0EAEE917" w14:textId="77777777" w:rsidR="0053176B" w:rsidRPr="0053176B" w:rsidRDefault="0053176B" w:rsidP="0053176B">
      <w:pPr>
        <w:pStyle w:val="Bibliography"/>
        <w:rPr>
          <w:rFonts w:ascii="Calibri" w:cs="Calibri"/>
        </w:rPr>
      </w:pPr>
      <w:r w:rsidRPr="0053176B">
        <w:rPr>
          <w:rFonts w:ascii="Calibri" w:cs="Calibri"/>
        </w:rPr>
        <w:t xml:space="preserve">9. </w:t>
      </w:r>
      <w:r w:rsidRPr="0053176B">
        <w:rPr>
          <w:rFonts w:ascii="Calibri" w:cs="Calibri"/>
        </w:rPr>
        <w:tab/>
        <w:t xml:space="preserve">Hoots B, </w:t>
      </w:r>
      <w:proofErr w:type="spellStart"/>
      <w:r w:rsidRPr="0053176B">
        <w:rPr>
          <w:rFonts w:ascii="Calibri" w:cs="Calibri"/>
        </w:rPr>
        <w:t>Vivolo</w:t>
      </w:r>
      <w:proofErr w:type="spellEnd"/>
      <w:r w:rsidRPr="0053176B">
        <w:rPr>
          <w:rFonts w:ascii="Calibri" w:cs="Calibri"/>
        </w:rPr>
        <w:t>-Kantor A, Seth P. The rise in non-fatal and fatal overdoses involving stimulants with and without opioids in the United States. Addiction. 2020 May;115(5):946–958. PMID: 31912625</w:t>
      </w:r>
    </w:p>
    <w:p w14:paraId="6730CC07" w14:textId="77777777" w:rsidR="0053176B" w:rsidRPr="0053176B" w:rsidRDefault="0053176B" w:rsidP="0053176B">
      <w:pPr>
        <w:pStyle w:val="Bibliography"/>
        <w:rPr>
          <w:rFonts w:ascii="Calibri" w:cs="Calibri"/>
        </w:rPr>
      </w:pPr>
      <w:r w:rsidRPr="0053176B">
        <w:rPr>
          <w:rFonts w:ascii="Calibri" w:cs="Calibri"/>
        </w:rPr>
        <w:t xml:space="preserve">10. </w:t>
      </w:r>
      <w:r w:rsidRPr="0053176B">
        <w:rPr>
          <w:rFonts w:ascii="Calibri" w:cs="Calibri"/>
        </w:rPr>
        <w:tab/>
      </w:r>
      <w:proofErr w:type="spellStart"/>
      <w:r w:rsidRPr="0053176B">
        <w:rPr>
          <w:rFonts w:ascii="Calibri" w:cs="Calibri"/>
        </w:rPr>
        <w:t>Kariisa</w:t>
      </w:r>
      <w:proofErr w:type="spellEnd"/>
      <w:r w:rsidRPr="0053176B">
        <w:rPr>
          <w:rFonts w:ascii="Calibri" w:cs="Calibri"/>
        </w:rPr>
        <w:t xml:space="preserve"> M, Seth P, Scholl L, Wilson N, Davis NL. Drug overdose deaths involving cocaine and psychostimulants with abuse potential among racial and ethnic groups - United States, 2004-2019. Drug Alcohol Depend. 2021 Oct </w:t>
      </w:r>
      <w:proofErr w:type="gramStart"/>
      <w:r w:rsidRPr="0053176B">
        <w:rPr>
          <w:rFonts w:ascii="Calibri" w:cs="Calibri"/>
        </w:rPr>
        <w:t>1;227:109001</w:t>
      </w:r>
      <w:proofErr w:type="gramEnd"/>
      <w:r w:rsidRPr="0053176B">
        <w:rPr>
          <w:rFonts w:ascii="Calibri" w:cs="Calibri"/>
        </w:rPr>
        <w:t>. PMID: 34492555</w:t>
      </w:r>
    </w:p>
    <w:p w14:paraId="56101CFB" w14:textId="77777777" w:rsidR="0053176B" w:rsidRPr="0053176B" w:rsidRDefault="0053176B" w:rsidP="0053176B">
      <w:pPr>
        <w:pStyle w:val="Bibliography"/>
        <w:rPr>
          <w:rFonts w:ascii="Calibri" w:cs="Calibri"/>
        </w:rPr>
      </w:pPr>
      <w:r w:rsidRPr="0053176B">
        <w:rPr>
          <w:rFonts w:ascii="Calibri" w:cs="Calibri"/>
        </w:rPr>
        <w:t xml:space="preserve">11. </w:t>
      </w:r>
      <w:r w:rsidRPr="0053176B">
        <w:rPr>
          <w:rFonts w:ascii="Calibri" w:cs="Calibri"/>
        </w:rPr>
        <w:tab/>
        <w:t xml:space="preserve">Goodwin RD, Moeller SJ, Zhu J, </w:t>
      </w:r>
      <w:proofErr w:type="spellStart"/>
      <w:r w:rsidRPr="0053176B">
        <w:rPr>
          <w:rFonts w:ascii="Calibri" w:cs="Calibri"/>
        </w:rPr>
        <w:t>Yarden</w:t>
      </w:r>
      <w:proofErr w:type="spellEnd"/>
      <w:r w:rsidRPr="0053176B">
        <w:rPr>
          <w:rFonts w:ascii="Calibri" w:cs="Calibri"/>
        </w:rPr>
        <w:t xml:space="preserve"> J, </w:t>
      </w:r>
      <w:proofErr w:type="spellStart"/>
      <w:r w:rsidRPr="0053176B">
        <w:rPr>
          <w:rFonts w:ascii="Calibri" w:cs="Calibri"/>
        </w:rPr>
        <w:t>Ganzhorn</w:t>
      </w:r>
      <w:proofErr w:type="spellEnd"/>
      <w:r w:rsidRPr="0053176B">
        <w:rPr>
          <w:rFonts w:ascii="Calibri" w:cs="Calibri"/>
        </w:rPr>
        <w:t xml:space="preserve"> S, Williams JM. The potential role of cocaine and heroin co-use in the opioid epidemic in the United States. Addict </w:t>
      </w:r>
      <w:proofErr w:type="spellStart"/>
      <w:r w:rsidRPr="0053176B">
        <w:rPr>
          <w:rFonts w:ascii="Calibri" w:cs="Calibri"/>
        </w:rPr>
        <w:t>Behav</w:t>
      </w:r>
      <w:proofErr w:type="spellEnd"/>
      <w:r w:rsidRPr="0053176B">
        <w:rPr>
          <w:rFonts w:ascii="Calibri" w:cs="Calibri"/>
        </w:rPr>
        <w:t xml:space="preserve">. 2021 </w:t>
      </w:r>
      <w:proofErr w:type="gramStart"/>
      <w:r w:rsidRPr="0053176B">
        <w:rPr>
          <w:rFonts w:ascii="Calibri" w:cs="Calibri"/>
        </w:rPr>
        <w:t>Feb;113:106680</w:t>
      </w:r>
      <w:proofErr w:type="gramEnd"/>
      <w:r w:rsidRPr="0053176B">
        <w:rPr>
          <w:rFonts w:ascii="Calibri" w:cs="Calibri"/>
        </w:rPr>
        <w:t>. PMID: 33022537</w:t>
      </w:r>
    </w:p>
    <w:p w14:paraId="4334AD5D" w14:textId="77777777" w:rsidR="0053176B" w:rsidRPr="0053176B" w:rsidRDefault="0053176B" w:rsidP="0053176B">
      <w:pPr>
        <w:pStyle w:val="Bibliography"/>
        <w:rPr>
          <w:rFonts w:ascii="Calibri" w:cs="Calibri"/>
        </w:rPr>
      </w:pPr>
      <w:r w:rsidRPr="0053176B">
        <w:rPr>
          <w:rFonts w:ascii="Calibri" w:cs="Calibri"/>
        </w:rPr>
        <w:lastRenderedPageBreak/>
        <w:t xml:space="preserve">12. </w:t>
      </w:r>
      <w:r w:rsidRPr="0053176B">
        <w:rPr>
          <w:rFonts w:ascii="Calibri" w:cs="Calibri"/>
        </w:rPr>
        <w:tab/>
        <w:t>Al-</w:t>
      </w:r>
      <w:proofErr w:type="spellStart"/>
      <w:r w:rsidRPr="0053176B">
        <w:rPr>
          <w:rFonts w:ascii="Calibri" w:cs="Calibri"/>
        </w:rPr>
        <w:t>Tayyib</w:t>
      </w:r>
      <w:proofErr w:type="spellEnd"/>
      <w:r w:rsidRPr="0053176B">
        <w:rPr>
          <w:rFonts w:ascii="Calibri" w:cs="Calibri"/>
        </w:rPr>
        <w:t xml:space="preserve"> A, Koester S, </w:t>
      </w:r>
      <w:proofErr w:type="spellStart"/>
      <w:r w:rsidRPr="0053176B">
        <w:rPr>
          <w:rFonts w:ascii="Calibri" w:cs="Calibri"/>
        </w:rPr>
        <w:t>Langegger</w:t>
      </w:r>
      <w:proofErr w:type="spellEnd"/>
      <w:r w:rsidRPr="0053176B">
        <w:rPr>
          <w:rFonts w:ascii="Calibri" w:cs="Calibri"/>
        </w:rPr>
        <w:t xml:space="preserve"> S, </w:t>
      </w:r>
      <w:proofErr w:type="spellStart"/>
      <w:r w:rsidRPr="0053176B">
        <w:rPr>
          <w:rFonts w:ascii="Calibri" w:cs="Calibri"/>
        </w:rPr>
        <w:t>Raville</w:t>
      </w:r>
      <w:proofErr w:type="spellEnd"/>
      <w:r w:rsidRPr="0053176B">
        <w:rPr>
          <w:rFonts w:ascii="Calibri" w:cs="Calibri"/>
        </w:rPr>
        <w:t xml:space="preserve"> L. Heroin and Methamphetamine Injection: An Emerging Drug Use Pattern. </w:t>
      </w:r>
      <w:proofErr w:type="spellStart"/>
      <w:r w:rsidRPr="0053176B">
        <w:rPr>
          <w:rFonts w:ascii="Calibri" w:cs="Calibri"/>
        </w:rPr>
        <w:t>Subst</w:t>
      </w:r>
      <w:proofErr w:type="spellEnd"/>
      <w:r w:rsidRPr="0053176B">
        <w:rPr>
          <w:rFonts w:ascii="Calibri" w:cs="Calibri"/>
        </w:rPr>
        <w:t xml:space="preserve"> Use Misuse. 2017 Jul 3;52(8):1051–1058. PMCID: PMC5642954</w:t>
      </w:r>
    </w:p>
    <w:p w14:paraId="56EB9D01" w14:textId="77777777" w:rsidR="0053176B" w:rsidRPr="0053176B" w:rsidRDefault="0053176B" w:rsidP="0053176B">
      <w:pPr>
        <w:pStyle w:val="Bibliography"/>
        <w:rPr>
          <w:rFonts w:ascii="Calibri" w:cs="Calibri"/>
        </w:rPr>
      </w:pPr>
      <w:r w:rsidRPr="0053176B">
        <w:rPr>
          <w:rFonts w:ascii="Calibri" w:cs="Calibri"/>
        </w:rPr>
        <w:t xml:space="preserve">13. </w:t>
      </w:r>
      <w:r w:rsidRPr="0053176B">
        <w:rPr>
          <w:rFonts w:ascii="Calibri" w:cs="Calibri"/>
        </w:rPr>
        <w:tab/>
        <w:t xml:space="preserve">Han BH, Tuazon E, </w:t>
      </w:r>
      <w:proofErr w:type="spellStart"/>
      <w:r w:rsidRPr="0053176B">
        <w:rPr>
          <w:rFonts w:ascii="Calibri" w:cs="Calibri"/>
        </w:rPr>
        <w:t>Kunins</w:t>
      </w:r>
      <w:proofErr w:type="spellEnd"/>
      <w:r w:rsidRPr="0053176B">
        <w:rPr>
          <w:rFonts w:ascii="Calibri" w:cs="Calibri"/>
        </w:rPr>
        <w:t xml:space="preserve"> HV, </w:t>
      </w:r>
      <w:proofErr w:type="spellStart"/>
      <w:r w:rsidRPr="0053176B">
        <w:rPr>
          <w:rFonts w:ascii="Calibri" w:cs="Calibri"/>
        </w:rPr>
        <w:t>Mantha</w:t>
      </w:r>
      <w:proofErr w:type="spellEnd"/>
      <w:r w:rsidRPr="0053176B">
        <w:rPr>
          <w:rFonts w:ascii="Calibri" w:cs="Calibri"/>
        </w:rPr>
        <w:t xml:space="preserve"> S, </w:t>
      </w:r>
      <w:proofErr w:type="spellStart"/>
      <w:r w:rsidRPr="0053176B">
        <w:rPr>
          <w:rFonts w:ascii="Calibri" w:cs="Calibri"/>
        </w:rPr>
        <w:t>Paone</w:t>
      </w:r>
      <w:proofErr w:type="spellEnd"/>
      <w:r w:rsidRPr="0053176B">
        <w:rPr>
          <w:rFonts w:ascii="Calibri" w:cs="Calibri"/>
        </w:rPr>
        <w:t xml:space="preserve"> D. Unintentional drug overdose deaths involving cocaine among middle-aged and older adults in New York City. Drug Alcohol Depend. 2019 May </w:t>
      </w:r>
      <w:proofErr w:type="gramStart"/>
      <w:r w:rsidRPr="0053176B">
        <w:rPr>
          <w:rFonts w:ascii="Calibri" w:cs="Calibri"/>
        </w:rPr>
        <w:t>1;198:121</w:t>
      </w:r>
      <w:proofErr w:type="gramEnd"/>
      <w:r w:rsidRPr="0053176B">
        <w:rPr>
          <w:rFonts w:ascii="Calibri" w:cs="Calibri"/>
        </w:rPr>
        <w:t>–125. PMCID: PMC6467745</w:t>
      </w:r>
    </w:p>
    <w:p w14:paraId="27F30F80" w14:textId="77777777" w:rsidR="0053176B" w:rsidRPr="0053176B" w:rsidRDefault="0053176B" w:rsidP="0053176B">
      <w:pPr>
        <w:pStyle w:val="Bibliography"/>
        <w:rPr>
          <w:rFonts w:ascii="Calibri" w:cs="Calibri"/>
        </w:rPr>
      </w:pPr>
      <w:r w:rsidRPr="0053176B">
        <w:rPr>
          <w:rFonts w:ascii="Calibri" w:cs="Calibri"/>
        </w:rPr>
        <w:t xml:space="preserve">14. </w:t>
      </w:r>
      <w:r w:rsidRPr="0053176B">
        <w:rPr>
          <w:rFonts w:ascii="Calibri" w:cs="Calibri"/>
        </w:rPr>
        <w:tab/>
        <w:t xml:space="preserve">Galea S, Nandi A, Coffin PO, Tracy M, Markham Piper T, </w:t>
      </w:r>
      <w:proofErr w:type="spellStart"/>
      <w:r w:rsidRPr="0053176B">
        <w:rPr>
          <w:rFonts w:ascii="Calibri" w:cs="Calibri"/>
        </w:rPr>
        <w:t>Ompad</w:t>
      </w:r>
      <w:proofErr w:type="spellEnd"/>
      <w:r w:rsidRPr="0053176B">
        <w:rPr>
          <w:rFonts w:ascii="Calibri" w:cs="Calibri"/>
        </w:rPr>
        <w:t xml:space="preserve"> D, </w:t>
      </w:r>
      <w:proofErr w:type="spellStart"/>
      <w:r w:rsidRPr="0053176B">
        <w:rPr>
          <w:rFonts w:ascii="Calibri" w:cs="Calibri"/>
        </w:rPr>
        <w:t>Vlahov</w:t>
      </w:r>
      <w:proofErr w:type="spellEnd"/>
      <w:r w:rsidRPr="0053176B">
        <w:rPr>
          <w:rFonts w:ascii="Calibri" w:cs="Calibri"/>
        </w:rPr>
        <w:t xml:space="preserve"> D. Heroin and cocaine dependence and the risk of accidental non-fatal drug overdose. J Addict Dis. 2006;25(3):79–87. PMID: 16956872</w:t>
      </w:r>
    </w:p>
    <w:p w14:paraId="32A656B3" w14:textId="77777777" w:rsidR="0053176B" w:rsidRPr="0053176B" w:rsidRDefault="0053176B" w:rsidP="0053176B">
      <w:pPr>
        <w:pStyle w:val="Bibliography"/>
        <w:rPr>
          <w:rFonts w:ascii="Calibri" w:cs="Calibri"/>
        </w:rPr>
      </w:pPr>
      <w:r w:rsidRPr="0053176B">
        <w:rPr>
          <w:rFonts w:ascii="Calibri" w:cs="Calibri"/>
        </w:rPr>
        <w:t xml:space="preserve">15. </w:t>
      </w:r>
      <w:r w:rsidRPr="0053176B">
        <w:rPr>
          <w:rFonts w:ascii="Calibri" w:cs="Calibri"/>
        </w:rPr>
        <w:tab/>
        <w:t xml:space="preserve">Kerr T, Fairbairn N, Tyndall M, Marsh D, Li K, Montaner J, Wood E. Predictors of non-fatal overdose among a cohort of polysubstance-using injection drug users. Drug and Alcohol Dependence. 2007 Feb 23;87(1):39–45. </w:t>
      </w:r>
    </w:p>
    <w:p w14:paraId="3258E985" w14:textId="77777777" w:rsidR="0053176B" w:rsidRPr="0053176B" w:rsidRDefault="0053176B" w:rsidP="0053176B">
      <w:pPr>
        <w:pStyle w:val="Bibliography"/>
        <w:rPr>
          <w:rFonts w:ascii="Calibri" w:cs="Calibri"/>
        </w:rPr>
      </w:pPr>
      <w:r w:rsidRPr="0053176B">
        <w:rPr>
          <w:rFonts w:ascii="Calibri" w:cs="Calibri"/>
        </w:rPr>
        <w:t xml:space="preserve">16. </w:t>
      </w:r>
      <w:r w:rsidRPr="0053176B">
        <w:rPr>
          <w:rFonts w:ascii="Calibri" w:cs="Calibri"/>
        </w:rPr>
        <w:tab/>
        <w:t>Saloner B, Chang H-Y, Krawczyk N, Ferris L, Eisenberg M, Richards T, Lemke K, Schneider KE, Baier M, Weiner JP. Predictive Modeling of Opioid Overdose Using Linked Statewide Medical and Criminal Justice Data. JAMA Psychiatry. 2020 Nov 1;77(11):1155–1162. PMCID: PMC7315388</w:t>
      </w:r>
    </w:p>
    <w:p w14:paraId="18035AA7" w14:textId="77777777" w:rsidR="0053176B" w:rsidRPr="0053176B" w:rsidRDefault="0053176B" w:rsidP="0053176B">
      <w:pPr>
        <w:pStyle w:val="Bibliography"/>
        <w:rPr>
          <w:rFonts w:ascii="Calibri" w:cs="Calibri"/>
        </w:rPr>
      </w:pPr>
      <w:r w:rsidRPr="0053176B">
        <w:rPr>
          <w:rFonts w:ascii="Calibri" w:cs="Calibri"/>
        </w:rPr>
        <w:t xml:space="preserve">17. </w:t>
      </w:r>
      <w:r w:rsidRPr="0053176B">
        <w:rPr>
          <w:rFonts w:ascii="Calibri" w:cs="Calibri"/>
        </w:rPr>
        <w:tab/>
        <w:t xml:space="preserve">Dong X, </w:t>
      </w:r>
      <w:proofErr w:type="spellStart"/>
      <w:r w:rsidRPr="0053176B">
        <w:rPr>
          <w:rFonts w:ascii="Calibri" w:cs="Calibri"/>
        </w:rPr>
        <w:t>Rashidian</w:t>
      </w:r>
      <w:proofErr w:type="spellEnd"/>
      <w:r w:rsidRPr="0053176B">
        <w:rPr>
          <w:rFonts w:ascii="Calibri" w:cs="Calibri"/>
        </w:rPr>
        <w:t xml:space="preserve"> S, Wang Y, </w:t>
      </w:r>
      <w:proofErr w:type="spellStart"/>
      <w:r w:rsidRPr="0053176B">
        <w:rPr>
          <w:rFonts w:ascii="Calibri" w:cs="Calibri"/>
        </w:rPr>
        <w:t>Hajagos</w:t>
      </w:r>
      <w:proofErr w:type="spellEnd"/>
      <w:r w:rsidRPr="0053176B">
        <w:rPr>
          <w:rFonts w:ascii="Calibri" w:cs="Calibri"/>
        </w:rPr>
        <w:t xml:space="preserve"> J, Zhao X, Rosenthal RN, Kong J, </w:t>
      </w:r>
      <w:proofErr w:type="spellStart"/>
      <w:r w:rsidRPr="0053176B">
        <w:rPr>
          <w:rFonts w:ascii="Calibri" w:cs="Calibri"/>
        </w:rPr>
        <w:t>Saltz</w:t>
      </w:r>
      <w:proofErr w:type="spellEnd"/>
      <w:r w:rsidRPr="0053176B">
        <w:rPr>
          <w:rFonts w:ascii="Calibri" w:cs="Calibri"/>
        </w:rPr>
        <w:t xml:space="preserve"> M, </w:t>
      </w:r>
      <w:proofErr w:type="spellStart"/>
      <w:r w:rsidRPr="0053176B">
        <w:rPr>
          <w:rFonts w:ascii="Calibri" w:cs="Calibri"/>
        </w:rPr>
        <w:t>Saltz</w:t>
      </w:r>
      <w:proofErr w:type="spellEnd"/>
      <w:r w:rsidRPr="0053176B">
        <w:rPr>
          <w:rFonts w:ascii="Calibri" w:cs="Calibri"/>
        </w:rPr>
        <w:t xml:space="preserve"> J, Wang F. Machine Learning Based Opioid Overdose Prediction Using Electronic Health Records. AMIA </w:t>
      </w:r>
      <w:proofErr w:type="spellStart"/>
      <w:r w:rsidRPr="0053176B">
        <w:rPr>
          <w:rFonts w:ascii="Calibri" w:cs="Calibri"/>
        </w:rPr>
        <w:t>Annu</w:t>
      </w:r>
      <w:proofErr w:type="spellEnd"/>
      <w:r w:rsidRPr="0053176B">
        <w:rPr>
          <w:rFonts w:ascii="Calibri" w:cs="Calibri"/>
        </w:rPr>
        <w:t xml:space="preserve"> </w:t>
      </w:r>
      <w:proofErr w:type="spellStart"/>
      <w:r w:rsidRPr="0053176B">
        <w:rPr>
          <w:rFonts w:ascii="Calibri" w:cs="Calibri"/>
        </w:rPr>
        <w:t>Symp</w:t>
      </w:r>
      <w:proofErr w:type="spellEnd"/>
      <w:r w:rsidRPr="0053176B">
        <w:rPr>
          <w:rFonts w:ascii="Calibri" w:cs="Calibri"/>
        </w:rPr>
        <w:t xml:space="preserve"> Proc. 2020 Mar </w:t>
      </w:r>
      <w:proofErr w:type="gramStart"/>
      <w:r w:rsidRPr="0053176B">
        <w:rPr>
          <w:rFonts w:ascii="Calibri" w:cs="Calibri"/>
        </w:rPr>
        <w:t>4;2019:389</w:t>
      </w:r>
      <w:proofErr w:type="gramEnd"/>
      <w:r w:rsidRPr="0053176B">
        <w:rPr>
          <w:rFonts w:ascii="Calibri" w:cs="Calibri"/>
        </w:rPr>
        <w:t>–398. PMCID: PMC7153049</w:t>
      </w:r>
    </w:p>
    <w:p w14:paraId="53B96925" w14:textId="77777777" w:rsidR="0053176B" w:rsidRPr="0053176B" w:rsidRDefault="0053176B" w:rsidP="0053176B">
      <w:pPr>
        <w:pStyle w:val="Bibliography"/>
        <w:rPr>
          <w:rFonts w:ascii="Calibri" w:cs="Calibri"/>
        </w:rPr>
      </w:pPr>
      <w:r w:rsidRPr="0053176B">
        <w:rPr>
          <w:rFonts w:ascii="Calibri" w:cs="Calibri"/>
        </w:rPr>
        <w:t xml:space="preserve">18. </w:t>
      </w:r>
      <w:r w:rsidRPr="0053176B">
        <w:rPr>
          <w:rFonts w:ascii="Calibri" w:cs="Calibri"/>
        </w:rPr>
        <w:tab/>
        <w:t xml:space="preserve">Ferris LM, Saloner B, Krawczyk N, Schneider KE, </w:t>
      </w:r>
      <w:proofErr w:type="spellStart"/>
      <w:r w:rsidRPr="0053176B">
        <w:rPr>
          <w:rFonts w:ascii="Calibri" w:cs="Calibri"/>
        </w:rPr>
        <w:t>Jarman</w:t>
      </w:r>
      <w:proofErr w:type="spellEnd"/>
      <w:r w:rsidRPr="0053176B">
        <w:rPr>
          <w:rFonts w:ascii="Calibri" w:cs="Calibri"/>
        </w:rPr>
        <w:t xml:space="preserve"> MP, Jackson K, Lyons BC, Eisenberg MD, Richards TM, Lemke KW, Weiner JP. Predicting Opioid Overdose Deaths Using Prescription Drug Monitoring Program Data. Am J </w:t>
      </w:r>
      <w:proofErr w:type="spellStart"/>
      <w:r w:rsidRPr="0053176B">
        <w:rPr>
          <w:rFonts w:ascii="Calibri" w:cs="Calibri"/>
        </w:rPr>
        <w:t>Prev</w:t>
      </w:r>
      <w:proofErr w:type="spellEnd"/>
      <w:r w:rsidRPr="0053176B">
        <w:rPr>
          <w:rFonts w:ascii="Calibri" w:cs="Calibri"/>
        </w:rPr>
        <w:t xml:space="preserve"> Med. 2019 Dec;57(6</w:t>
      </w:r>
      <w:proofErr w:type="gramStart"/>
      <w:r w:rsidRPr="0053176B">
        <w:rPr>
          <w:rFonts w:ascii="Calibri" w:cs="Calibri"/>
        </w:rPr>
        <w:t>):e</w:t>
      </w:r>
      <w:proofErr w:type="gramEnd"/>
      <w:r w:rsidRPr="0053176B">
        <w:rPr>
          <w:rFonts w:ascii="Calibri" w:cs="Calibri"/>
        </w:rPr>
        <w:t>211–e217. PMCID: PMC7996003</w:t>
      </w:r>
    </w:p>
    <w:p w14:paraId="0B039E4A" w14:textId="77777777" w:rsidR="0053176B" w:rsidRPr="0053176B" w:rsidRDefault="0053176B" w:rsidP="0053176B">
      <w:pPr>
        <w:pStyle w:val="Bibliography"/>
        <w:rPr>
          <w:rFonts w:ascii="Calibri" w:cs="Calibri"/>
        </w:rPr>
      </w:pPr>
      <w:r w:rsidRPr="0053176B">
        <w:rPr>
          <w:rFonts w:ascii="Calibri" w:cs="Calibri"/>
        </w:rPr>
        <w:t xml:space="preserve">19. </w:t>
      </w:r>
      <w:r w:rsidRPr="0053176B">
        <w:rPr>
          <w:rFonts w:ascii="Calibri" w:cs="Calibri"/>
        </w:rPr>
        <w:tab/>
      </w:r>
      <w:proofErr w:type="spellStart"/>
      <w:r w:rsidRPr="0053176B">
        <w:rPr>
          <w:rFonts w:ascii="Calibri" w:cs="Calibri"/>
        </w:rPr>
        <w:t>Tseregounis</w:t>
      </w:r>
      <w:proofErr w:type="spellEnd"/>
      <w:r w:rsidRPr="0053176B">
        <w:rPr>
          <w:rFonts w:ascii="Calibri" w:cs="Calibri"/>
        </w:rPr>
        <w:t xml:space="preserve"> IE, Henry SG. Assessing opioid overdose risk: a review of clinical prediction models utilizing patient-level data. </w:t>
      </w:r>
      <w:proofErr w:type="spellStart"/>
      <w:r w:rsidRPr="0053176B">
        <w:rPr>
          <w:rFonts w:ascii="Calibri" w:cs="Calibri"/>
        </w:rPr>
        <w:t>Transl</w:t>
      </w:r>
      <w:proofErr w:type="spellEnd"/>
      <w:r w:rsidRPr="0053176B">
        <w:rPr>
          <w:rFonts w:ascii="Calibri" w:cs="Calibri"/>
        </w:rPr>
        <w:t xml:space="preserve"> Res. 2021 </w:t>
      </w:r>
      <w:proofErr w:type="gramStart"/>
      <w:r w:rsidRPr="0053176B">
        <w:rPr>
          <w:rFonts w:ascii="Calibri" w:cs="Calibri"/>
        </w:rPr>
        <w:t>Aug;234:74</w:t>
      </w:r>
      <w:proofErr w:type="gramEnd"/>
      <w:r w:rsidRPr="0053176B">
        <w:rPr>
          <w:rFonts w:ascii="Calibri" w:cs="Calibri"/>
        </w:rPr>
        <w:t>–87. PMCID: PMC8217215</w:t>
      </w:r>
    </w:p>
    <w:p w14:paraId="24DC3B4D" w14:textId="77777777" w:rsidR="0053176B" w:rsidRPr="0053176B" w:rsidRDefault="0053176B" w:rsidP="0053176B">
      <w:pPr>
        <w:pStyle w:val="Bibliography"/>
        <w:rPr>
          <w:rFonts w:ascii="Calibri" w:cs="Calibri"/>
        </w:rPr>
      </w:pPr>
      <w:r w:rsidRPr="0053176B">
        <w:rPr>
          <w:rFonts w:ascii="Calibri" w:cs="Calibri"/>
        </w:rPr>
        <w:t xml:space="preserve">20. </w:t>
      </w:r>
      <w:r w:rsidRPr="0053176B">
        <w:rPr>
          <w:rFonts w:ascii="Calibri" w:cs="Calibri"/>
        </w:rPr>
        <w:tab/>
      </w:r>
      <w:proofErr w:type="spellStart"/>
      <w:r w:rsidRPr="0053176B">
        <w:rPr>
          <w:rFonts w:ascii="Calibri" w:cs="Calibri"/>
        </w:rPr>
        <w:t>Cobert</w:t>
      </w:r>
      <w:proofErr w:type="spellEnd"/>
      <w:r w:rsidRPr="0053176B">
        <w:rPr>
          <w:rFonts w:ascii="Calibri" w:cs="Calibri"/>
        </w:rPr>
        <w:t xml:space="preserve"> J, Lantos PM, Janko MM, Williams DGA, Raghunathan K, Krishnamoorthy V, </w:t>
      </w:r>
      <w:proofErr w:type="spellStart"/>
      <w:r w:rsidRPr="0053176B">
        <w:rPr>
          <w:rFonts w:ascii="Calibri" w:cs="Calibri"/>
        </w:rPr>
        <w:t>JohnBull</w:t>
      </w:r>
      <w:proofErr w:type="spellEnd"/>
      <w:r w:rsidRPr="0053176B">
        <w:rPr>
          <w:rFonts w:ascii="Calibri" w:cs="Calibri"/>
        </w:rPr>
        <w:t xml:space="preserve"> EA, </w:t>
      </w:r>
      <w:proofErr w:type="spellStart"/>
      <w:r w:rsidRPr="0053176B">
        <w:rPr>
          <w:rFonts w:ascii="Calibri" w:cs="Calibri"/>
        </w:rPr>
        <w:t>Barbeito</w:t>
      </w:r>
      <w:proofErr w:type="spellEnd"/>
      <w:r w:rsidRPr="0053176B">
        <w:rPr>
          <w:rFonts w:ascii="Calibri" w:cs="Calibri"/>
        </w:rPr>
        <w:t xml:space="preserve"> A, </w:t>
      </w:r>
      <w:proofErr w:type="spellStart"/>
      <w:r w:rsidRPr="0053176B">
        <w:rPr>
          <w:rFonts w:ascii="Calibri" w:cs="Calibri"/>
        </w:rPr>
        <w:t>Gulur</w:t>
      </w:r>
      <w:proofErr w:type="spellEnd"/>
      <w:r w:rsidRPr="0053176B">
        <w:rPr>
          <w:rFonts w:ascii="Calibri" w:cs="Calibri"/>
        </w:rPr>
        <w:t xml:space="preserve"> P. Geospatial Variations and Neighborhood Deprivation in Drug-Related Admissions and Overdoses. J Urban Health. 2020 Dec;97(6):814–822. PMCID: PMC7704893</w:t>
      </w:r>
    </w:p>
    <w:p w14:paraId="2FDBB837" w14:textId="77777777" w:rsidR="0053176B" w:rsidRPr="0053176B" w:rsidRDefault="0053176B" w:rsidP="0053176B">
      <w:pPr>
        <w:pStyle w:val="Bibliography"/>
        <w:rPr>
          <w:rFonts w:ascii="Calibri" w:cs="Calibri"/>
        </w:rPr>
      </w:pPr>
      <w:r w:rsidRPr="0053176B">
        <w:rPr>
          <w:rFonts w:ascii="Calibri" w:cs="Calibri"/>
        </w:rPr>
        <w:t xml:space="preserve">21. </w:t>
      </w:r>
      <w:r w:rsidRPr="0053176B">
        <w:rPr>
          <w:rFonts w:ascii="Calibri" w:cs="Calibri"/>
        </w:rPr>
        <w:tab/>
        <w:t xml:space="preserve">Singh GK. Area Deprivation and Widening Inequalities in US Mortality, 1969–1998. Am J Public Health. American Public Health Association; 2003 Jul 1;93(7):1137–1143. </w:t>
      </w:r>
    </w:p>
    <w:p w14:paraId="61B42B2D" w14:textId="219BCB01" w:rsidR="00D739C5" w:rsidRDefault="00D739C5" w:rsidP="002A559A">
      <w:r>
        <w:fldChar w:fldCharType="end"/>
      </w:r>
    </w:p>
    <w:p w14:paraId="3BE32A32" w14:textId="14D68D1E" w:rsidR="002A559A" w:rsidRDefault="002A559A" w:rsidP="002A559A"/>
    <w:p w14:paraId="05F08048" w14:textId="0675BD66" w:rsidR="002A559A" w:rsidRDefault="002A559A" w:rsidP="002A559A"/>
    <w:sectPr w:rsidR="002A55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4D0A8E"/>
    <w:multiLevelType w:val="hybridMultilevel"/>
    <w:tmpl w:val="286AD7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59A"/>
    <w:rsid w:val="00060956"/>
    <w:rsid w:val="000741E4"/>
    <w:rsid w:val="00084440"/>
    <w:rsid w:val="001065EB"/>
    <w:rsid w:val="001C365C"/>
    <w:rsid w:val="001D6231"/>
    <w:rsid w:val="001E4B9E"/>
    <w:rsid w:val="00234E93"/>
    <w:rsid w:val="00287B11"/>
    <w:rsid w:val="002A127E"/>
    <w:rsid w:val="002A559A"/>
    <w:rsid w:val="0031074D"/>
    <w:rsid w:val="0032081F"/>
    <w:rsid w:val="003410C1"/>
    <w:rsid w:val="0039122A"/>
    <w:rsid w:val="003F3686"/>
    <w:rsid w:val="0049746F"/>
    <w:rsid w:val="004B4ED0"/>
    <w:rsid w:val="004C646B"/>
    <w:rsid w:val="004E42C3"/>
    <w:rsid w:val="004F0B7C"/>
    <w:rsid w:val="0053176B"/>
    <w:rsid w:val="005B1C7F"/>
    <w:rsid w:val="006747E1"/>
    <w:rsid w:val="006B0A61"/>
    <w:rsid w:val="006B6B7D"/>
    <w:rsid w:val="006C601D"/>
    <w:rsid w:val="0073203B"/>
    <w:rsid w:val="007A09C5"/>
    <w:rsid w:val="007A376E"/>
    <w:rsid w:val="007C4249"/>
    <w:rsid w:val="00814CCC"/>
    <w:rsid w:val="009445DC"/>
    <w:rsid w:val="00A46959"/>
    <w:rsid w:val="00A53C9A"/>
    <w:rsid w:val="00A931F8"/>
    <w:rsid w:val="00AD2318"/>
    <w:rsid w:val="00B16C86"/>
    <w:rsid w:val="00B674D6"/>
    <w:rsid w:val="00BE61BB"/>
    <w:rsid w:val="00C202E1"/>
    <w:rsid w:val="00C56EF2"/>
    <w:rsid w:val="00D10C1A"/>
    <w:rsid w:val="00D45643"/>
    <w:rsid w:val="00D51398"/>
    <w:rsid w:val="00D739C5"/>
    <w:rsid w:val="00D872C3"/>
    <w:rsid w:val="00DA05F2"/>
    <w:rsid w:val="00DC7C9A"/>
    <w:rsid w:val="00E07E7E"/>
    <w:rsid w:val="00E352C6"/>
    <w:rsid w:val="00E6468B"/>
    <w:rsid w:val="00EA6C37"/>
    <w:rsid w:val="00EB05E5"/>
    <w:rsid w:val="00EB7672"/>
    <w:rsid w:val="00EC51AF"/>
    <w:rsid w:val="00F05917"/>
    <w:rsid w:val="00F1169F"/>
    <w:rsid w:val="00F44D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59AEEE4"/>
  <w15:chartTrackingRefBased/>
  <w15:docId w15:val="{8BEF5B65-71BB-3D4F-95AD-3830A33FF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739C5"/>
    <w:pPr>
      <w:tabs>
        <w:tab w:val="left" w:pos="380"/>
      </w:tabs>
      <w:spacing w:after="240"/>
      <w:ind w:left="384" w:hanging="384"/>
    </w:pPr>
  </w:style>
  <w:style w:type="paragraph" w:styleId="ListParagraph">
    <w:name w:val="List Paragraph"/>
    <w:basedOn w:val="Normal"/>
    <w:uiPriority w:val="34"/>
    <w:qFormat/>
    <w:rsid w:val="00E07E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65A15D-3090-5146-BF79-96FE5B8E7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2918</Words>
  <Characters>130636</Characters>
  <Application>Microsoft Office Word</Application>
  <DocSecurity>0</DocSecurity>
  <Lines>1088</Lines>
  <Paragraphs>306</Paragraphs>
  <ScaleCrop>false</ScaleCrop>
  <Company/>
  <LinksUpToDate>false</LinksUpToDate>
  <CharactersWithSpaces>15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Der Mei, Willem</dc:creator>
  <cp:keywords/>
  <dc:description/>
  <cp:lastModifiedBy>Van Der Mei, Willem</cp:lastModifiedBy>
  <cp:revision>2</cp:revision>
  <dcterms:created xsi:type="dcterms:W3CDTF">2021-10-28T16:24:00Z</dcterms:created>
  <dcterms:modified xsi:type="dcterms:W3CDTF">2021-10-2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4nn3sIb"/&gt;&lt;style id="http://www.zotero.org/styles/national-library-of-medicine-grant-proposals" hasBibliography="1" bibliographyStyleHasBeenSet="1"/&gt;&lt;prefs&gt;&lt;pref name="fieldType" value="Field"</vt:lpwstr>
  </property>
  <property fmtid="{D5CDD505-2E9C-101B-9397-08002B2CF9AE}" pid="3" name="ZOTERO_PREF_2">
    <vt:lpwstr>/&gt;&lt;/prefs&gt;&lt;/data&gt;</vt:lpwstr>
  </property>
</Properties>
</file>